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8DC4E6" w14:textId="0B75474A" w:rsidR="002953B4" w:rsidRDefault="001E7F69" w:rsidP="00F3432C">
      <w:pPr>
        <w:jc w:val="center"/>
        <w:rPr>
          <w:rFonts w:ascii="Times New Roman" w:hAnsi="Times New Roman" w:cs="Times New Roman"/>
          <w:b/>
          <w:bCs/>
          <w:sz w:val="48"/>
          <w:szCs w:val="48"/>
          <w:lang w:val="en-US"/>
        </w:rPr>
      </w:pPr>
      <w:r w:rsidRPr="00FD6CDB">
        <w:rPr>
          <w:rFonts w:ascii="Times New Roman" w:hAnsi="Times New Roman" w:cs="Times New Roman"/>
          <w:b/>
          <w:bCs/>
          <w:sz w:val="48"/>
          <w:szCs w:val="48"/>
          <w:lang w:val="en-US"/>
        </w:rPr>
        <w:t>BIO-MEDICAL WASTE</w:t>
      </w:r>
      <w:r w:rsidR="00FD6CDB">
        <w:rPr>
          <w:rFonts w:ascii="Times New Roman" w:hAnsi="Times New Roman" w:cs="Times New Roman"/>
          <w:b/>
          <w:bCs/>
          <w:sz w:val="48"/>
          <w:szCs w:val="48"/>
          <w:lang w:val="en-US"/>
        </w:rPr>
        <w:t xml:space="preserve"> MANAGEMENT</w:t>
      </w:r>
      <w:r w:rsidRPr="00FD6CDB">
        <w:rPr>
          <w:rFonts w:ascii="Times New Roman" w:hAnsi="Times New Roman" w:cs="Times New Roman"/>
          <w:b/>
          <w:bCs/>
          <w:sz w:val="48"/>
          <w:szCs w:val="48"/>
          <w:lang w:val="en-US"/>
        </w:rPr>
        <w:t xml:space="preserve"> </w:t>
      </w:r>
      <w:r w:rsidR="005522FD">
        <w:rPr>
          <w:rFonts w:ascii="Times New Roman" w:hAnsi="Times New Roman" w:cs="Times New Roman"/>
          <w:b/>
          <w:bCs/>
          <w:sz w:val="48"/>
          <w:szCs w:val="48"/>
          <w:lang w:val="en-US"/>
        </w:rPr>
        <w:t xml:space="preserve">DURING </w:t>
      </w:r>
      <w:r w:rsidRPr="00FD6CDB">
        <w:rPr>
          <w:rFonts w:ascii="Times New Roman" w:hAnsi="Times New Roman" w:cs="Times New Roman"/>
          <w:b/>
          <w:bCs/>
          <w:sz w:val="48"/>
          <w:szCs w:val="48"/>
          <w:lang w:val="en-US"/>
        </w:rPr>
        <w:t>COVID-19</w:t>
      </w:r>
      <w:r w:rsidR="005522FD">
        <w:rPr>
          <w:rFonts w:ascii="Times New Roman" w:hAnsi="Times New Roman" w:cs="Times New Roman"/>
          <w:b/>
          <w:bCs/>
          <w:sz w:val="48"/>
          <w:szCs w:val="48"/>
          <w:lang w:val="en-US"/>
        </w:rPr>
        <w:t xml:space="preserve"> </w:t>
      </w:r>
    </w:p>
    <w:p w14:paraId="10EC83C4" w14:textId="77777777" w:rsidR="00875E4A" w:rsidRDefault="00875E4A" w:rsidP="00F3432C">
      <w:pPr>
        <w:jc w:val="center"/>
        <w:rPr>
          <w:rFonts w:ascii="Times New Roman" w:hAnsi="Times New Roman" w:cs="Times New Roman"/>
          <w:b/>
          <w:bCs/>
          <w:sz w:val="48"/>
          <w:szCs w:val="48"/>
          <w:lang w:val="en-US"/>
        </w:rPr>
        <w:sectPr w:rsidR="00875E4A" w:rsidSect="00686EA9">
          <w:pgSz w:w="11906" w:h="16838"/>
          <w:pgMar w:top="1440" w:right="1440" w:bottom="1440" w:left="1440" w:header="708" w:footer="708" w:gutter="0"/>
          <w:cols w:space="708"/>
          <w:docGrid w:linePitch="360"/>
        </w:sectPr>
      </w:pPr>
    </w:p>
    <w:p w14:paraId="5CDE3A5D" w14:textId="3967B7E3" w:rsidR="00875E4A" w:rsidRDefault="003D14EE" w:rsidP="00875E4A">
      <w:pPr>
        <w:rPr>
          <w:rFonts w:ascii="Times New Roman" w:hAnsi="Times New Roman" w:cs="Times New Roman"/>
          <w:sz w:val="20"/>
          <w:szCs w:val="20"/>
        </w:rPr>
      </w:pPr>
      <w:r>
        <w:rPr>
          <w:rFonts w:ascii="Times New Roman" w:hAnsi="Times New Roman" w:cs="Times New Roman"/>
          <w:sz w:val="20"/>
          <w:szCs w:val="20"/>
          <w:lang w:val="en-US"/>
        </w:rPr>
        <w:t>Bhoomika. S</w:t>
      </w:r>
      <w:r w:rsidR="00875E4A">
        <w:rPr>
          <w:rFonts w:ascii="Times New Roman" w:hAnsi="Times New Roman" w:cs="Times New Roman"/>
          <w:sz w:val="20"/>
          <w:szCs w:val="20"/>
        </w:rPr>
        <w:t xml:space="preserve">, </w:t>
      </w:r>
      <w:r>
        <w:rPr>
          <w:rFonts w:ascii="Times New Roman" w:hAnsi="Times New Roman" w:cs="Times New Roman"/>
          <w:sz w:val="20"/>
          <w:szCs w:val="20"/>
          <w:lang w:val="en-US"/>
        </w:rPr>
        <w:t>Jawahar Rohith. R</w:t>
      </w:r>
      <w:r w:rsidR="00875E4A">
        <w:rPr>
          <w:rFonts w:ascii="Times New Roman" w:hAnsi="Times New Roman" w:cs="Times New Roman"/>
          <w:sz w:val="20"/>
          <w:szCs w:val="20"/>
        </w:rPr>
        <w:t xml:space="preserve">, </w:t>
      </w:r>
      <w:r>
        <w:rPr>
          <w:rFonts w:ascii="Times New Roman" w:hAnsi="Times New Roman" w:cs="Times New Roman"/>
          <w:sz w:val="20"/>
          <w:szCs w:val="20"/>
          <w:lang w:val="en-US"/>
        </w:rPr>
        <w:t>Mohammed abbas. M</w:t>
      </w:r>
      <w:r w:rsidR="00875E4A">
        <w:rPr>
          <w:rFonts w:ascii="Times New Roman" w:hAnsi="Times New Roman" w:cs="Times New Roman"/>
          <w:sz w:val="20"/>
          <w:szCs w:val="20"/>
        </w:rPr>
        <w:t xml:space="preserve">, </w:t>
      </w:r>
      <w:r w:rsidR="00B80A73">
        <w:rPr>
          <w:rFonts w:ascii="Times New Roman" w:hAnsi="Times New Roman" w:cs="Times New Roman"/>
          <w:sz w:val="20"/>
          <w:szCs w:val="20"/>
          <w:lang w:val="en-US"/>
        </w:rPr>
        <w:t>Abdul Kaleem. M</w:t>
      </w:r>
      <w:r w:rsidR="00875E4A">
        <w:rPr>
          <w:rFonts w:ascii="Times New Roman" w:hAnsi="Times New Roman" w:cs="Times New Roman"/>
          <w:sz w:val="20"/>
          <w:szCs w:val="20"/>
        </w:rPr>
        <w:t>, Kanaka Parvathi Kannaiah*.</w:t>
      </w:r>
    </w:p>
    <w:p w14:paraId="5471DF5F" w14:textId="77777777" w:rsidR="00875E4A" w:rsidRDefault="00875E4A" w:rsidP="00875E4A">
      <w:pPr>
        <w:pStyle w:val="Author"/>
        <w:spacing w:before="0" w:after="0"/>
        <w:rPr>
          <w:rFonts w:eastAsia="MS Mincho"/>
          <w:sz w:val="20"/>
          <w:szCs w:val="20"/>
        </w:rPr>
        <w:sectPr w:rsidR="00875E4A" w:rsidSect="00875E4A">
          <w:type w:val="continuous"/>
          <w:pgSz w:w="11906" w:h="16838"/>
          <w:pgMar w:top="1440" w:right="1440" w:bottom="1440" w:left="1440" w:header="708" w:footer="708" w:gutter="0"/>
          <w:cols w:space="708"/>
          <w:docGrid w:linePitch="360"/>
        </w:sectPr>
      </w:pPr>
    </w:p>
    <w:p w14:paraId="387FCC08" w14:textId="19BFF632" w:rsidR="00875E4A" w:rsidRPr="00466548" w:rsidRDefault="00875E4A" w:rsidP="00875E4A">
      <w:pPr>
        <w:pStyle w:val="Affiliation"/>
        <w:rPr>
          <w:rFonts w:eastAsia="MS Mincho"/>
        </w:rPr>
      </w:pPr>
      <w:r>
        <w:t xml:space="preserve">Bhoomika. S                                                                                 </w:t>
      </w:r>
      <w:r>
        <w:rPr>
          <w:rFonts w:eastAsia="MS Mincho"/>
        </w:rPr>
        <w:t>Department of Pharmaceutical Quality Assurance</w:t>
      </w:r>
    </w:p>
    <w:p w14:paraId="19C32FDE" w14:textId="77777777" w:rsidR="00875E4A" w:rsidRDefault="00875E4A" w:rsidP="00875E4A">
      <w:pPr>
        <w:pStyle w:val="Affiliation"/>
        <w:rPr>
          <w:rFonts w:eastAsia="MS Mincho"/>
        </w:rPr>
      </w:pPr>
      <w:r>
        <w:rPr>
          <w:rFonts w:eastAsia="MS Mincho"/>
        </w:rPr>
        <w:t>SRM College of Pharmacy,</w:t>
      </w:r>
    </w:p>
    <w:p w14:paraId="70100CC5" w14:textId="77777777" w:rsidR="00875E4A" w:rsidRDefault="00875E4A" w:rsidP="00875E4A">
      <w:pPr>
        <w:pStyle w:val="Affiliation"/>
        <w:rPr>
          <w:rFonts w:eastAsia="MS Mincho"/>
        </w:rPr>
      </w:pPr>
      <w:r>
        <w:rPr>
          <w:rFonts w:eastAsia="MS Mincho"/>
        </w:rPr>
        <w:t>Kattankulathur, Chennai,</w:t>
      </w:r>
    </w:p>
    <w:p w14:paraId="32C6D974" w14:textId="77777777" w:rsidR="00875E4A" w:rsidRPr="00466548" w:rsidRDefault="00875E4A" w:rsidP="00875E4A">
      <w:pPr>
        <w:pStyle w:val="Affiliation"/>
        <w:rPr>
          <w:rFonts w:eastAsia="MS Mincho"/>
        </w:rPr>
      </w:pPr>
      <w:r>
        <w:rPr>
          <w:rFonts w:eastAsia="MS Mincho"/>
        </w:rPr>
        <w:t>Tamil Nadu</w:t>
      </w:r>
      <w:r w:rsidRPr="00466548">
        <w:rPr>
          <w:rFonts w:eastAsia="MS Mincho"/>
        </w:rPr>
        <w:t xml:space="preserve">, </w:t>
      </w:r>
      <w:r>
        <w:rPr>
          <w:rFonts w:eastAsia="MS Mincho"/>
        </w:rPr>
        <w:t>India</w:t>
      </w:r>
    </w:p>
    <w:p w14:paraId="11910299" w14:textId="77777777" w:rsidR="00875E4A" w:rsidRDefault="00875E4A" w:rsidP="00875E4A">
      <w:pPr>
        <w:pStyle w:val="Affiliation"/>
        <w:rPr>
          <w:rFonts w:eastAsia="MS Mincho"/>
        </w:rPr>
      </w:pPr>
    </w:p>
    <w:p w14:paraId="17B9C5F2" w14:textId="67C04B46" w:rsidR="00875E4A" w:rsidRPr="00466548" w:rsidRDefault="00875E4A" w:rsidP="00875E4A">
      <w:pPr>
        <w:pStyle w:val="Affiliation"/>
        <w:rPr>
          <w:rFonts w:eastAsia="MS Mincho"/>
        </w:rPr>
      </w:pPr>
      <w:r>
        <w:t xml:space="preserve">Jawahar Rohith. R                                                                         </w:t>
      </w:r>
      <w:r>
        <w:rPr>
          <w:rFonts w:eastAsia="MS Mincho"/>
        </w:rPr>
        <w:t>Department of Pharmaceutical Quality Assurance</w:t>
      </w:r>
    </w:p>
    <w:p w14:paraId="4CEB8193" w14:textId="77777777" w:rsidR="00875E4A" w:rsidRDefault="00875E4A" w:rsidP="00875E4A">
      <w:pPr>
        <w:pStyle w:val="Affiliation"/>
        <w:rPr>
          <w:rFonts w:eastAsia="MS Mincho"/>
        </w:rPr>
      </w:pPr>
      <w:r>
        <w:rPr>
          <w:rFonts w:eastAsia="MS Mincho"/>
        </w:rPr>
        <w:t>SRM College of Pharmacy,</w:t>
      </w:r>
    </w:p>
    <w:p w14:paraId="01D6B8C7" w14:textId="77777777" w:rsidR="00875E4A" w:rsidRDefault="00875E4A" w:rsidP="00875E4A">
      <w:pPr>
        <w:pStyle w:val="Affiliation"/>
        <w:rPr>
          <w:rFonts w:eastAsia="MS Mincho"/>
        </w:rPr>
      </w:pPr>
      <w:r>
        <w:rPr>
          <w:rFonts w:eastAsia="MS Mincho"/>
        </w:rPr>
        <w:t>Kattankulathur, Chennai,</w:t>
      </w:r>
    </w:p>
    <w:p w14:paraId="257B4BA3" w14:textId="77777777" w:rsidR="00875E4A" w:rsidRDefault="00875E4A" w:rsidP="00875E4A">
      <w:pPr>
        <w:pStyle w:val="Affiliation"/>
        <w:rPr>
          <w:rFonts w:eastAsia="MS Mincho"/>
        </w:rPr>
      </w:pPr>
      <w:r>
        <w:rPr>
          <w:rFonts w:eastAsia="MS Mincho"/>
        </w:rPr>
        <w:t>Tamil Nadu</w:t>
      </w:r>
      <w:r w:rsidRPr="00466548">
        <w:rPr>
          <w:rFonts w:eastAsia="MS Mincho"/>
        </w:rPr>
        <w:t xml:space="preserve">, </w:t>
      </w:r>
      <w:r>
        <w:rPr>
          <w:rFonts w:eastAsia="MS Mincho"/>
        </w:rPr>
        <w:t>India</w:t>
      </w:r>
    </w:p>
    <w:p w14:paraId="06117F8B" w14:textId="77777777" w:rsidR="00875E4A" w:rsidRDefault="00875E4A" w:rsidP="00875E4A">
      <w:pPr>
        <w:pStyle w:val="Affiliation"/>
        <w:rPr>
          <w:rFonts w:eastAsia="MS Mincho"/>
        </w:rPr>
      </w:pPr>
    </w:p>
    <w:p w14:paraId="05ACD07E" w14:textId="465B8A73" w:rsidR="00875E4A" w:rsidRPr="00466548" w:rsidRDefault="00875E4A" w:rsidP="00875E4A">
      <w:pPr>
        <w:pStyle w:val="Affiliation"/>
        <w:rPr>
          <w:rFonts w:eastAsia="MS Mincho"/>
        </w:rPr>
      </w:pPr>
      <w:r>
        <w:t xml:space="preserve">Mohammed abbas. M                                                                                                                                                              </w:t>
      </w:r>
      <w:r>
        <w:rPr>
          <w:rFonts w:eastAsia="MS Mincho"/>
        </w:rPr>
        <w:t>Department of Pharmaceutical Quality Assurance</w:t>
      </w:r>
    </w:p>
    <w:p w14:paraId="51C735BC" w14:textId="77777777" w:rsidR="00875E4A" w:rsidRDefault="00875E4A" w:rsidP="00875E4A">
      <w:pPr>
        <w:pStyle w:val="Affiliation"/>
        <w:rPr>
          <w:rFonts w:eastAsia="MS Mincho"/>
        </w:rPr>
      </w:pPr>
      <w:r>
        <w:rPr>
          <w:rFonts w:eastAsia="MS Mincho"/>
        </w:rPr>
        <w:t>SRM College of Pharmacy,</w:t>
      </w:r>
    </w:p>
    <w:p w14:paraId="62653D78" w14:textId="77777777" w:rsidR="00875E4A" w:rsidRDefault="00875E4A" w:rsidP="00875E4A">
      <w:pPr>
        <w:pStyle w:val="Affiliation"/>
        <w:rPr>
          <w:rFonts w:eastAsia="MS Mincho"/>
        </w:rPr>
      </w:pPr>
      <w:r>
        <w:rPr>
          <w:rFonts w:eastAsia="MS Mincho"/>
        </w:rPr>
        <w:t>Kattankulathur, Chennai,</w:t>
      </w:r>
    </w:p>
    <w:p w14:paraId="60F40C11" w14:textId="77777777" w:rsidR="00875E4A" w:rsidRPr="00466548" w:rsidRDefault="00875E4A" w:rsidP="00875E4A">
      <w:pPr>
        <w:pStyle w:val="Affiliation"/>
        <w:rPr>
          <w:rFonts w:eastAsia="MS Mincho"/>
        </w:rPr>
      </w:pPr>
      <w:r>
        <w:rPr>
          <w:rFonts w:eastAsia="MS Mincho"/>
        </w:rPr>
        <w:t>Tamil Nadu</w:t>
      </w:r>
      <w:r w:rsidRPr="00466548">
        <w:rPr>
          <w:rFonts w:eastAsia="MS Mincho"/>
        </w:rPr>
        <w:t xml:space="preserve">, </w:t>
      </w:r>
      <w:r>
        <w:rPr>
          <w:rFonts w:eastAsia="MS Mincho"/>
        </w:rPr>
        <w:t>India</w:t>
      </w:r>
    </w:p>
    <w:p w14:paraId="0D7FE276" w14:textId="77777777" w:rsidR="00875E4A" w:rsidRDefault="00875E4A" w:rsidP="00875E4A">
      <w:pPr>
        <w:pStyle w:val="Author"/>
        <w:spacing w:before="0" w:after="0"/>
        <w:rPr>
          <w:rFonts w:eastAsia="MS Mincho"/>
          <w:sz w:val="20"/>
          <w:szCs w:val="20"/>
        </w:rPr>
      </w:pPr>
    </w:p>
    <w:p w14:paraId="004170FD" w14:textId="77777777" w:rsidR="003D14EE" w:rsidRDefault="003D14EE" w:rsidP="00875E4A">
      <w:pPr>
        <w:pStyle w:val="Author"/>
        <w:spacing w:before="0" w:after="0"/>
        <w:rPr>
          <w:rFonts w:eastAsia="MS Mincho"/>
          <w:sz w:val="20"/>
          <w:szCs w:val="20"/>
        </w:rPr>
      </w:pPr>
    </w:p>
    <w:p w14:paraId="10625D39" w14:textId="77777777" w:rsidR="003D14EE" w:rsidRDefault="003D14EE" w:rsidP="00875E4A">
      <w:pPr>
        <w:pStyle w:val="Author"/>
        <w:spacing w:before="0" w:after="0"/>
        <w:rPr>
          <w:rFonts w:eastAsia="MS Mincho"/>
          <w:sz w:val="20"/>
          <w:szCs w:val="20"/>
        </w:rPr>
      </w:pPr>
    </w:p>
    <w:p w14:paraId="1B75F0AD" w14:textId="36117FBE" w:rsidR="00875E4A" w:rsidRPr="00466548" w:rsidRDefault="00875E4A" w:rsidP="00875E4A">
      <w:pPr>
        <w:pStyle w:val="Affiliation"/>
        <w:rPr>
          <w:rFonts w:eastAsia="MS Mincho"/>
        </w:rPr>
      </w:pPr>
      <w:r>
        <w:t xml:space="preserve">Abdul Kaleem. M                                                                                         </w:t>
      </w:r>
      <w:r>
        <w:rPr>
          <w:rFonts w:eastAsia="MS Mincho"/>
        </w:rPr>
        <w:t>Department of Pharmaceutical Quality Assurance</w:t>
      </w:r>
    </w:p>
    <w:p w14:paraId="169ECDA1" w14:textId="77777777" w:rsidR="00875E4A" w:rsidRDefault="00875E4A" w:rsidP="00875E4A">
      <w:pPr>
        <w:pStyle w:val="Affiliation"/>
        <w:rPr>
          <w:rFonts w:eastAsia="MS Mincho"/>
        </w:rPr>
      </w:pPr>
      <w:r>
        <w:rPr>
          <w:rFonts w:eastAsia="MS Mincho"/>
        </w:rPr>
        <w:t>SRM College of Pharmacy,</w:t>
      </w:r>
    </w:p>
    <w:p w14:paraId="6543567A" w14:textId="77777777" w:rsidR="00875E4A" w:rsidRDefault="00875E4A" w:rsidP="00875E4A">
      <w:pPr>
        <w:pStyle w:val="Affiliation"/>
        <w:rPr>
          <w:rFonts w:eastAsia="MS Mincho"/>
        </w:rPr>
      </w:pPr>
      <w:r>
        <w:rPr>
          <w:rFonts w:eastAsia="MS Mincho"/>
        </w:rPr>
        <w:t>Kattankulathur, Chennai,</w:t>
      </w:r>
    </w:p>
    <w:p w14:paraId="635980FA" w14:textId="77777777" w:rsidR="00875E4A" w:rsidRDefault="00875E4A" w:rsidP="00875E4A">
      <w:pPr>
        <w:pStyle w:val="Affiliation"/>
        <w:rPr>
          <w:rFonts w:eastAsia="MS Mincho"/>
        </w:rPr>
      </w:pPr>
      <w:r>
        <w:rPr>
          <w:rFonts w:eastAsia="MS Mincho"/>
        </w:rPr>
        <w:t>Tamil Nadu</w:t>
      </w:r>
      <w:r w:rsidRPr="00466548">
        <w:rPr>
          <w:rFonts w:eastAsia="MS Mincho"/>
        </w:rPr>
        <w:t xml:space="preserve">, </w:t>
      </w:r>
      <w:r>
        <w:rPr>
          <w:rFonts w:eastAsia="MS Mincho"/>
        </w:rPr>
        <w:t>India</w:t>
      </w:r>
    </w:p>
    <w:p w14:paraId="7BB5DDEB" w14:textId="77777777" w:rsidR="00875E4A" w:rsidRDefault="00875E4A" w:rsidP="00875E4A">
      <w:pPr>
        <w:pStyle w:val="Affiliation"/>
        <w:rPr>
          <w:rFonts w:eastAsia="MS Mincho"/>
        </w:rPr>
      </w:pPr>
    </w:p>
    <w:p w14:paraId="0B0F7E2E" w14:textId="77777777" w:rsidR="00875E4A" w:rsidRDefault="00875E4A" w:rsidP="00875E4A">
      <w:pPr>
        <w:pStyle w:val="Affiliation"/>
        <w:rPr>
          <w:rFonts w:eastAsia="MS Mincho"/>
        </w:rPr>
      </w:pPr>
    </w:p>
    <w:p w14:paraId="6C685D49" w14:textId="77777777" w:rsidR="00875E4A" w:rsidRDefault="00875E4A" w:rsidP="00875E4A">
      <w:pPr>
        <w:pStyle w:val="Affiliation"/>
      </w:pPr>
      <w:r>
        <w:t>Kanaka Parvathi Kannaiah</w:t>
      </w:r>
    </w:p>
    <w:p w14:paraId="7ACFAAA8" w14:textId="77777777" w:rsidR="00875E4A" w:rsidRDefault="00875E4A" w:rsidP="00875E4A">
      <w:pPr>
        <w:pStyle w:val="Affiliation"/>
      </w:pPr>
      <w:r>
        <w:t>Assistant Professor,</w:t>
      </w:r>
    </w:p>
    <w:p w14:paraId="0BD2FA07" w14:textId="77777777" w:rsidR="00875E4A" w:rsidRPr="00466548" w:rsidRDefault="00875E4A" w:rsidP="00875E4A">
      <w:pPr>
        <w:pStyle w:val="Affiliation"/>
        <w:rPr>
          <w:rFonts w:eastAsia="MS Mincho"/>
        </w:rPr>
      </w:pPr>
      <w:r>
        <w:rPr>
          <w:rFonts w:eastAsia="MS Mincho"/>
        </w:rPr>
        <w:t>Department of Pharmaceutical Quality Assurance</w:t>
      </w:r>
    </w:p>
    <w:p w14:paraId="37CE8FEC" w14:textId="77777777" w:rsidR="00875E4A" w:rsidRDefault="00875E4A" w:rsidP="00875E4A">
      <w:pPr>
        <w:pStyle w:val="Affiliation"/>
        <w:rPr>
          <w:rFonts w:eastAsia="MS Mincho"/>
        </w:rPr>
      </w:pPr>
      <w:r>
        <w:rPr>
          <w:rFonts w:eastAsia="MS Mincho"/>
        </w:rPr>
        <w:t>SRM College of Pharmacy,</w:t>
      </w:r>
    </w:p>
    <w:p w14:paraId="0A741F1D" w14:textId="77777777" w:rsidR="00875E4A" w:rsidRDefault="00875E4A" w:rsidP="00875E4A">
      <w:pPr>
        <w:pStyle w:val="Affiliation"/>
        <w:rPr>
          <w:rFonts w:eastAsia="MS Mincho"/>
        </w:rPr>
      </w:pPr>
      <w:r>
        <w:rPr>
          <w:rFonts w:eastAsia="MS Mincho"/>
        </w:rPr>
        <w:t>Kattankulathur, Chennai,</w:t>
      </w:r>
    </w:p>
    <w:p w14:paraId="23DA4EDD" w14:textId="77777777" w:rsidR="00875E4A" w:rsidRDefault="00875E4A" w:rsidP="00875E4A">
      <w:pPr>
        <w:pStyle w:val="Affiliation"/>
        <w:rPr>
          <w:rFonts w:eastAsia="MS Mincho"/>
        </w:rPr>
      </w:pPr>
      <w:r>
        <w:rPr>
          <w:rFonts w:eastAsia="MS Mincho"/>
        </w:rPr>
        <w:t>Tamil Nadu</w:t>
      </w:r>
      <w:r w:rsidRPr="00466548">
        <w:rPr>
          <w:rFonts w:eastAsia="MS Mincho"/>
        </w:rPr>
        <w:t xml:space="preserve">, </w:t>
      </w:r>
      <w:r>
        <w:rPr>
          <w:rFonts w:eastAsia="MS Mincho"/>
        </w:rPr>
        <w:t>India</w:t>
      </w:r>
    </w:p>
    <w:p w14:paraId="09103806" w14:textId="77777777" w:rsidR="00875E4A" w:rsidRDefault="00875E4A" w:rsidP="00875E4A">
      <w:pPr>
        <w:pStyle w:val="Affiliation"/>
        <w:rPr>
          <w:rFonts w:eastAsia="MS Mincho"/>
        </w:rPr>
        <w:sectPr w:rsidR="00875E4A" w:rsidSect="00C106AA">
          <w:type w:val="continuous"/>
          <w:pgSz w:w="11906" w:h="16838"/>
          <w:pgMar w:top="1440" w:right="1440" w:bottom="1440" w:left="1440" w:header="708" w:footer="708" w:gutter="0"/>
          <w:cols w:num="2" w:space="708"/>
          <w:docGrid w:linePitch="360"/>
        </w:sectPr>
      </w:pPr>
    </w:p>
    <w:p w14:paraId="4E41F973" w14:textId="77777777" w:rsidR="00875E4A" w:rsidRDefault="00875E4A" w:rsidP="00875E4A">
      <w:pPr>
        <w:pStyle w:val="Affiliation"/>
        <w:rPr>
          <w:rFonts w:eastAsia="MS Mincho"/>
        </w:rPr>
      </w:pPr>
    </w:p>
    <w:p w14:paraId="7D4C2EA3" w14:textId="394A0310" w:rsidR="00C232B5" w:rsidRDefault="00465972" w:rsidP="00465972">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14:paraId="78363FC5" w14:textId="77777777" w:rsidR="00C232B5" w:rsidRDefault="00C232B5" w:rsidP="00465972">
      <w:pPr>
        <w:rPr>
          <w:rFonts w:ascii="Times New Roman" w:hAnsi="Times New Roman" w:cs="Times New Roman"/>
          <w:sz w:val="20"/>
          <w:szCs w:val="20"/>
          <w:lang w:val="en-US"/>
        </w:rPr>
      </w:pPr>
    </w:p>
    <w:p w14:paraId="579F3562" w14:textId="25242E77" w:rsidR="001E7F69" w:rsidRPr="00FD6CDB" w:rsidRDefault="00C232B5" w:rsidP="00465972">
      <w:pPr>
        <w:rPr>
          <w:rFonts w:ascii="Times New Roman" w:hAnsi="Times New Roman" w:cs="Times New Roman"/>
          <w:b/>
          <w:bCs/>
          <w:sz w:val="20"/>
          <w:szCs w:val="20"/>
          <w:lang w:val="en-US"/>
        </w:rPr>
      </w:pPr>
      <w:r>
        <w:rPr>
          <w:rFonts w:ascii="Times New Roman" w:hAnsi="Times New Roman" w:cs="Times New Roman"/>
          <w:sz w:val="20"/>
          <w:szCs w:val="20"/>
          <w:lang w:val="en-US"/>
        </w:rPr>
        <w:t xml:space="preserve">                                                                          </w:t>
      </w:r>
      <w:r w:rsidR="00465972">
        <w:rPr>
          <w:rFonts w:ascii="Times New Roman" w:hAnsi="Times New Roman" w:cs="Times New Roman"/>
          <w:sz w:val="20"/>
          <w:szCs w:val="20"/>
          <w:lang w:val="en-US"/>
        </w:rPr>
        <w:t xml:space="preserve">    </w:t>
      </w:r>
      <w:r w:rsidR="001E7F69" w:rsidRPr="00FD6CDB">
        <w:rPr>
          <w:rFonts w:ascii="Times New Roman" w:hAnsi="Times New Roman" w:cs="Times New Roman"/>
          <w:b/>
          <w:bCs/>
          <w:sz w:val="20"/>
          <w:szCs w:val="20"/>
          <w:lang w:val="en-US"/>
        </w:rPr>
        <w:t>Abstract</w:t>
      </w:r>
    </w:p>
    <w:p w14:paraId="63B0EA41" w14:textId="2277A631" w:rsidR="001E7F69" w:rsidRPr="00FD6CDB" w:rsidRDefault="001E7F69" w:rsidP="00B80A73">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The COVID 19 is also known </w:t>
      </w:r>
      <w:r w:rsidR="00875E4A" w:rsidRPr="00FD6CDB">
        <w:rPr>
          <w:rFonts w:ascii="Times New Roman" w:hAnsi="Times New Roman" w:cs="Times New Roman"/>
          <w:sz w:val="20"/>
          <w:szCs w:val="20"/>
          <w:lang w:val="en-US"/>
        </w:rPr>
        <w:t xml:space="preserve">as </w:t>
      </w:r>
      <w:r w:rsidR="00875E4A">
        <w:rPr>
          <w:rFonts w:ascii="Times New Roman" w:hAnsi="Times New Roman" w:cs="Times New Roman"/>
          <w:sz w:val="20"/>
          <w:szCs w:val="20"/>
          <w:lang w:val="en-US"/>
        </w:rPr>
        <w:t>Corona</w:t>
      </w:r>
      <w:r w:rsidRPr="00FD6CDB">
        <w:rPr>
          <w:rFonts w:ascii="Times New Roman" w:hAnsi="Times New Roman" w:cs="Times New Roman"/>
          <w:sz w:val="20"/>
          <w:szCs w:val="20"/>
          <w:lang w:val="en-US"/>
        </w:rPr>
        <w:t xml:space="preserve"> virus pandemic; It is a global destruction which was caused by severe acute respiratory syndrome coronavirus 2(SARS-COV-2). During these prevalent times proper disposal of medicine waste is essential to minimize the spread as infection. People disposed these ways into regular trash can (i.e) along with household trash and was heated like any other domestic waste. The objective is to suggest the collection of these waste from domestic and protect their natural resources like water, soil </w:t>
      </w:r>
      <w:r w:rsidR="00B80A73" w:rsidRPr="00FD6CDB">
        <w:rPr>
          <w:rFonts w:ascii="Times New Roman" w:hAnsi="Times New Roman" w:cs="Times New Roman"/>
          <w:sz w:val="20"/>
          <w:szCs w:val="20"/>
          <w:lang w:val="en-US"/>
        </w:rPr>
        <w:t>and</w:t>
      </w:r>
      <w:r w:rsidRPr="00FD6CDB">
        <w:rPr>
          <w:rFonts w:ascii="Times New Roman" w:hAnsi="Times New Roman" w:cs="Times New Roman"/>
          <w:sz w:val="20"/>
          <w:szCs w:val="20"/>
          <w:lang w:val="en-US"/>
        </w:rPr>
        <w:t xml:space="preserve"> include animals from the effect of SARS.</w:t>
      </w:r>
      <w:r w:rsidR="00B80A73">
        <w:rPr>
          <w:rFonts w:ascii="Times New Roman" w:hAnsi="Times New Roman" w:cs="Times New Roman"/>
          <w:sz w:val="20"/>
          <w:szCs w:val="20"/>
          <w:lang w:val="en-US"/>
        </w:rPr>
        <w:t xml:space="preserve"> </w:t>
      </w:r>
      <w:r w:rsidR="00C174C7" w:rsidRPr="00FD6CDB">
        <w:rPr>
          <w:rFonts w:ascii="Times New Roman" w:hAnsi="Times New Roman" w:cs="Times New Roman"/>
          <w:sz w:val="20"/>
          <w:szCs w:val="20"/>
          <w:lang w:val="en-US"/>
        </w:rPr>
        <w:t>Different dimensions of biomedical waste (BMW) Management during COVID Pandemic including existing guidelines infrastructure operational practice and aspect of waste handles.</w:t>
      </w:r>
    </w:p>
    <w:p w14:paraId="1C4253DA" w14:textId="77777777" w:rsidR="00C174C7" w:rsidRPr="00FD6CDB" w:rsidRDefault="00C174C7" w:rsidP="00F3432C">
      <w:pPr>
        <w:jc w:val="both"/>
        <w:rPr>
          <w:rFonts w:ascii="Times New Roman" w:hAnsi="Times New Roman" w:cs="Times New Roman"/>
          <w:sz w:val="20"/>
          <w:szCs w:val="20"/>
          <w:lang w:val="en-US"/>
        </w:rPr>
      </w:pPr>
    </w:p>
    <w:p w14:paraId="4EAD1E17" w14:textId="738DDA53" w:rsidR="00C174C7" w:rsidRPr="00755ED3" w:rsidRDefault="00C174C7" w:rsidP="00755ED3">
      <w:pPr>
        <w:pStyle w:val="ListParagraph"/>
        <w:numPr>
          <w:ilvl w:val="0"/>
          <w:numId w:val="17"/>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Introduction</w:t>
      </w:r>
    </w:p>
    <w:p w14:paraId="529B2133" w14:textId="19F7A863" w:rsidR="00C174C7" w:rsidRPr="00FD6CDB" w:rsidRDefault="00C174C7"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The covid 19 global pandemic had a very huge impact on everyone’s life. During this. A lot of effort was taken by government and some other organization for continuously monitoring in every aspect of COVID 19 spread. Various studies have been found on this topic. According to WHO, BMW includes non-hazardous waste 85% and hazardous weighs 15% with infectious waste consisting of 10% and radioactive or chemical waste 5%</w:t>
      </w:r>
      <w:r w:rsidR="00262C47">
        <w:rPr>
          <w:rFonts w:ascii="Times New Roman" w:hAnsi="Times New Roman" w:cs="Times New Roman"/>
          <w:sz w:val="20"/>
          <w:szCs w:val="20"/>
          <w:lang w:val="en-US"/>
        </w:rPr>
        <w:fldChar w:fldCharType="begin" w:fldLock="1"/>
      </w:r>
      <w:r w:rsidR="00D06F41">
        <w:rPr>
          <w:rFonts w:ascii="Times New Roman" w:hAnsi="Times New Roman" w:cs="Times New Roman"/>
          <w:sz w:val="20"/>
          <w:szCs w:val="20"/>
          <w:lang w:val="en-US"/>
        </w:rPr>
        <w:instrText>ADDIN CSL_CITATION {"citationItems":[{"id":"ITEM-1","itemData":{"DOI":"10.1016/j.matpr.2021.09.507","ISSN":"22147853","abstract":"India is ranked 120 among 165 nations with respect to sustainable development and critically suffers from insufficient waste treatment provisions and amenities. And the abrupt occurrence of the COVID-19 virus has aggravated the issue of managing of medical waste in India, manifolds. As a result, the safe disposal of a huge volume of hazardous medical waste has become a top priority. This conceptual study evaluates India's management of medical waste during the COVID-19 pandemic. Additionally, this article aims to highlight the inadequacies in India's implementation of the BMW 2016 standards by a synthesis of multiple agency reports (government and non-government) and data obtained directly from the Central Pollution Control Board (CPCB). The findings indicate that India is well behind in terms of COVID-19 waste management and requires comprehensive monitoring and implementation systems to enable the achievement of SDGs related to environmental health.","author":[{"dropping-particle":"","family":"Saxena","given":"Parul","non-dropping-particle":"","parse-names":false,"suffix":""},{"dropping-particle":"","family":"Pradhan","given":"Indira P.","non-dropping-particle":"","parse-names":false,"suffix":""},{"dropping-particle":"","family":"Kumar","given":"Deepak","non-dropping-particle":"","parse-names":false,"suffix":""}],"container-title":"Materials Today: Proceedings","id":"ITEM-1","issued":{"date-parts":[["2022","1","1"]]},"page":"849-858","publisher":"Elsevier Ltd","title":"Redefining bio medical waste management during COVID- 19 in india: A way forward","type":"article-journal","volume":"60"},"uris":["http://www.mendeley.com/documents/?uuid=9e10fd43-7d1c-3b86-aa03-c1a3a52b900c"]}],"mendeley":{"formattedCitation":"[1]","plainTextFormattedCitation":"[1]","previouslyFormattedCitation":"[1]"},"properties":{"noteIndex":0},"schema":"https://github.com/citation-style-language/schema/raw/master/csl-citation.json"}</w:instrText>
      </w:r>
      <w:r w:rsidR="00262C47">
        <w:rPr>
          <w:rFonts w:ascii="Times New Roman" w:hAnsi="Times New Roman" w:cs="Times New Roman"/>
          <w:sz w:val="20"/>
          <w:szCs w:val="20"/>
          <w:lang w:val="en-US"/>
        </w:rPr>
        <w:fldChar w:fldCharType="separate"/>
      </w:r>
      <w:r w:rsidR="00262C47" w:rsidRPr="00262C47">
        <w:rPr>
          <w:rFonts w:ascii="Times New Roman" w:hAnsi="Times New Roman" w:cs="Times New Roman"/>
          <w:noProof/>
          <w:sz w:val="20"/>
          <w:szCs w:val="20"/>
          <w:lang w:val="en-US"/>
        </w:rPr>
        <w:t>[1]</w:t>
      </w:r>
      <w:r w:rsidR="00262C47">
        <w:rPr>
          <w:rFonts w:ascii="Times New Roman" w:hAnsi="Times New Roman" w:cs="Times New Roman"/>
          <w:sz w:val="20"/>
          <w:szCs w:val="20"/>
          <w:lang w:val="en-US"/>
        </w:rPr>
        <w:fldChar w:fldCharType="end"/>
      </w:r>
      <w:r w:rsidRPr="00FD6CDB">
        <w:rPr>
          <w:rFonts w:ascii="Times New Roman" w:hAnsi="Times New Roman" w:cs="Times New Roman"/>
          <w:sz w:val="20"/>
          <w:szCs w:val="20"/>
          <w:lang w:val="en-US"/>
        </w:rPr>
        <w:t>. Many deaths have been noticed in every year as a result of disease caused by medical waste. According to survey, nearly 5.3 million people including 4 million children die due to this condition</w:t>
      </w:r>
      <w:r w:rsidR="00091C50">
        <w:rPr>
          <w:rFonts w:ascii="Times New Roman" w:hAnsi="Times New Roman" w:cs="Times New Roman"/>
          <w:sz w:val="20"/>
          <w:szCs w:val="20"/>
          <w:lang w:val="en-US"/>
        </w:rPr>
        <w:fldChar w:fldCharType="begin" w:fldLock="1"/>
      </w:r>
      <w:r w:rsidR="00D06F41">
        <w:rPr>
          <w:rFonts w:ascii="Times New Roman" w:hAnsi="Times New Roman" w:cs="Times New Roman"/>
          <w:sz w:val="20"/>
          <w:szCs w:val="20"/>
          <w:lang w:val="en-US"/>
        </w:rPr>
        <w:instrText>ADDIN CSL_CITATION {"citationItems":[{"id":"ITEM-1","itemData":{"DOI":"10.1016/j.totert.2023.100062","ISSN":"27728099","author":[{"dropping-particle":"","family":"Kathiravan","given":"K.","non-dropping-particle":"","parse-names":false,"suffix":""},{"dropping-particle":"","family":"Vidyasakar","given":"A.","non-dropping-particle":"","parse-names":false,"suffix":""},{"dropping-particle":"","family":"Pradeep","given":"C.","non-dropping-particle":"","parse-names":false,"suffix":""},{"dropping-particle":"","family":"Natesan","given":"Usha","non-dropping-particle":"","parse-names":false,"suffix":""},{"dropping-particle":"","family":"Ajith Kumar","given":"K.","non-dropping-particle":"","parse-names":false,"suffix":""},{"dropping-particle":"","family":"Arun Bharathi","given":"V.","non-dropping-particle":"","parse-names":false,"suffix":""},{"dropping-particle":"","family":"Nantha Kumar","given":"G.","non-dropping-particle":"","parse-names":false,"suffix":""},{"dropping-particle":"","family":"Arun Prakash","given":"S.D.","non-dropping-particle":"","parse-names":false,"suffix":""}],"container-title":"Total Environment Research Themes","id":"ITEM-1","issued":{"date-parts":[["2023","9"]]},"page":"100062","publisher":"Elsevier BV","title":"Chorographic assessment on the overburden of single-use plastics bio-medical wastes risks and management during COVID-19 pandemic in India","type":"article-journal","volume":"7"},"uris":["http://www.mendeley.com/documents/?uuid=12f07ae9-d6dd-3fa2-9dd7-b529e234a944"]}],"mendeley":{"formattedCitation":"[2]","plainTextFormattedCitation":"[2]","previouslyFormattedCitation":"[2]"},"properties":{"noteIndex":0},"schema":"https://github.com/citation-style-language/schema/raw/master/csl-citation.json"}</w:instrText>
      </w:r>
      <w:r w:rsidR="00091C50">
        <w:rPr>
          <w:rFonts w:ascii="Times New Roman" w:hAnsi="Times New Roman" w:cs="Times New Roman"/>
          <w:sz w:val="20"/>
          <w:szCs w:val="20"/>
          <w:lang w:val="en-US"/>
        </w:rPr>
        <w:fldChar w:fldCharType="separate"/>
      </w:r>
      <w:r w:rsidR="00262C47" w:rsidRPr="00262C47">
        <w:rPr>
          <w:rFonts w:ascii="Times New Roman" w:hAnsi="Times New Roman" w:cs="Times New Roman"/>
          <w:noProof/>
          <w:sz w:val="20"/>
          <w:szCs w:val="20"/>
          <w:lang w:val="en-US"/>
        </w:rPr>
        <w:t>[2]</w:t>
      </w:r>
      <w:r w:rsidR="00091C50">
        <w:rPr>
          <w:rFonts w:ascii="Times New Roman" w:hAnsi="Times New Roman" w:cs="Times New Roman"/>
          <w:sz w:val="20"/>
          <w:szCs w:val="20"/>
          <w:lang w:val="en-US"/>
        </w:rPr>
        <w:fldChar w:fldCharType="end"/>
      </w:r>
      <w:r w:rsidRPr="00FD6CDB">
        <w:rPr>
          <w:rFonts w:ascii="Times New Roman" w:hAnsi="Times New Roman" w:cs="Times New Roman"/>
          <w:sz w:val="20"/>
          <w:szCs w:val="20"/>
          <w:lang w:val="en-US"/>
        </w:rPr>
        <w:t xml:space="preserve">. This study showcases a fall of assessment as production, collection and management of BMW throughout the India. The amount of BMW </w:t>
      </w:r>
      <w:r w:rsidR="00D35292" w:rsidRPr="00FD6CDB">
        <w:rPr>
          <w:rFonts w:ascii="Times New Roman" w:hAnsi="Times New Roman" w:cs="Times New Roman"/>
          <w:sz w:val="20"/>
          <w:szCs w:val="20"/>
          <w:lang w:val="en-US"/>
        </w:rPr>
        <w:t xml:space="preserve">obtained is very difficult to calculate, it was noticed in a study that increase in production of BMW is 6 times more, compared to a situation before the outbreak as COVID. </w:t>
      </w:r>
    </w:p>
    <w:p w14:paraId="3BB54E49" w14:textId="3435D483" w:rsidR="00D35292" w:rsidRPr="00FD6CDB" w:rsidRDefault="00D35292" w:rsidP="00F3432C">
      <w:pPr>
        <w:jc w:val="both"/>
        <w:rPr>
          <w:rFonts w:ascii="Times New Roman" w:hAnsi="Times New Roman" w:cs="Times New Roman"/>
          <w:sz w:val="20"/>
          <w:szCs w:val="20"/>
          <w:lang w:val="en-US"/>
        </w:rPr>
      </w:pPr>
    </w:p>
    <w:p w14:paraId="65F95A21" w14:textId="15EEEBB5" w:rsidR="00D35292" w:rsidRPr="00755ED3" w:rsidRDefault="00D35292" w:rsidP="00755ED3">
      <w:pPr>
        <w:pStyle w:val="ListParagraph"/>
        <w:numPr>
          <w:ilvl w:val="0"/>
          <w:numId w:val="17"/>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Content</w:t>
      </w:r>
    </w:p>
    <w:p w14:paraId="3CBA689D" w14:textId="6F0880A7" w:rsidR="00D35292" w:rsidRDefault="00D35292"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When Covid Scenario tightened up its hold on the country. Covid 19 was the most hazardous waste mentioned by central pollution control board.</w:t>
      </w:r>
    </w:p>
    <w:p w14:paraId="4F95FA92" w14:textId="77777777" w:rsidR="00D94FCA" w:rsidRPr="00FD6CDB" w:rsidRDefault="00D94FCA" w:rsidP="00F3432C">
      <w:pPr>
        <w:jc w:val="both"/>
        <w:rPr>
          <w:rFonts w:ascii="Times New Roman" w:hAnsi="Times New Roman" w:cs="Times New Roman"/>
          <w:sz w:val="20"/>
          <w:szCs w:val="20"/>
          <w:lang w:val="en-US"/>
        </w:rPr>
      </w:pPr>
    </w:p>
    <w:p w14:paraId="688DAF2B" w14:textId="2F169D0E" w:rsidR="00225031" w:rsidRPr="00755ED3" w:rsidRDefault="00225031" w:rsidP="00755ED3">
      <w:pPr>
        <w:pStyle w:val="ListParagraph"/>
        <w:numPr>
          <w:ilvl w:val="0"/>
          <w:numId w:val="17"/>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lastRenderedPageBreak/>
        <w:t>Sources of BMW</w:t>
      </w:r>
    </w:p>
    <w:p w14:paraId="18EA0072" w14:textId="439FF25B" w:rsidR="00225031" w:rsidRPr="00FD6CDB" w:rsidRDefault="00225031"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They classified into two main types</w:t>
      </w:r>
    </w:p>
    <w:p w14:paraId="1F0DB060" w14:textId="7B175F81" w:rsidR="00225031" w:rsidRPr="00FD6CDB" w:rsidRDefault="00225031" w:rsidP="00F3432C">
      <w:pPr>
        <w:pStyle w:val="ListParagraph"/>
        <w:numPr>
          <w:ilvl w:val="0"/>
          <w:numId w:val="1"/>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Primary Source</w:t>
      </w:r>
    </w:p>
    <w:p w14:paraId="0AC34C19" w14:textId="2AE8CC18" w:rsidR="00225031" w:rsidRPr="00FD6CDB" w:rsidRDefault="00225031" w:rsidP="00F3432C">
      <w:pPr>
        <w:pStyle w:val="ListParagraph"/>
        <w:numPr>
          <w:ilvl w:val="0"/>
          <w:numId w:val="1"/>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Secondary Source</w:t>
      </w:r>
    </w:p>
    <w:p w14:paraId="1F7B0E87" w14:textId="02BC5BB2" w:rsidR="00225031" w:rsidRPr="00755ED3" w:rsidRDefault="00225031" w:rsidP="00755ED3">
      <w:pPr>
        <w:pStyle w:val="ListParagraph"/>
        <w:numPr>
          <w:ilvl w:val="0"/>
          <w:numId w:val="18"/>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Primary</w:t>
      </w:r>
    </w:p>
    <w:p w14:paraId="00FCF13B" w14:textId="47ED80B7" w:rsidR="00225031" w:rsidRPr="00FD6CDB" w:rsidRDefault="00225031"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They consist of waste generated from hospital, nursing </w:t>
      </w:r>
      <w:r w:rsidR="00F3432C" w:rsidRPr="00FD6CDB">
        <w:rPr>
          <w:rFonts w:ascii="Times New Roman" w:hAnsi="Times New Roman" w:cs="Times New Roman"/>
          <w:sz w:val="20"/>
          <w:szCs w:val="20"/>
          <w:lang w:val="en-US"/>
        </w:rPr>
        <w:t>Centre</w:t>
      </w:r>
      <w:r w:rsidRPr="00FD6CDB">
        <w:rPr>
          <w:rFonts w:ascii="Times New Roman" w:hAnsi="Times New Roman" w:cs="Times New Roman"/>
          <w:sz w:val="20"/>
          <w:szCs w:val="20"/>
          <w:lang w:val="en-US"/>
        </w:rPr>
        <w:t xml:space="preserve">, Medical, College, Research Lab, blood bank, immunization </w:t>
      </w:r>
      <w:r w:rsidR="00F3432C" w:rsidRPr="00FD6CDB">
        <w:rPr>
          <w:rFonts w:ascii="Times New Roman" w:hAnsi="Times New Roman" w:cs="Times New Roman"/>
          <w:sz w:val="20"/>
          <w:szCs w:val="20"/>
          <w:lang w:val="en-US"/>
        </w:rPr>
        <w:t>Centre</w:t>
      </w:r>
      <w:r w:rsidR="00846AB0" w:rsidRPr="00FD6CDB">
        <w:rPr>
          <w:rFonts w:ascii="Times New Roman" w:hAnsi="Times New Roman" w:cs="Times New Roman"/>
          <w:sz w:val="20"/>
          <w:szCs w:val="20"/>
          <w:lang w:val="en-US"/>
        </w:rPr>
        <w:t>,</w:t>
      </w:r>
      <w:r w:rsidRPr="00FD6CDB">
        <w:rPr>
          <w:rFonts w:ascii="Times New Roman" w:hAnsi="Times New Roman" w:cs="Times New Roman"/>
          <w:sz w:val="20"/>
          <w:szCs w:val="20"/>
          <w:lang w:val="en-US"/>
        </w:rPr>
        <w:t xml:space="preserve"> veterinary</w:t>
      </w:r>
      <w:r w:rsidR="00846AB0" w:rsidRPr="00FD6CDB">
        <w:rPr>
          <w:rFonts w:ascii="Times New Roman" w:hAnsi="Times New Roman" w:cs="Times New Roman"/>
          <w:sz w:val="20"/>
          <w:szCs w:val="20"/>
          <w:lang w:val="en-US"/>
        </w:rPr>
        <w:t>, Biotech Institution, Animal, Research center College.</w:t>
      </w:r>
    </w:p>
    <w:p w14:paraId="362C188F" w14:textId="43CB9E2B" w:rsidR="00846AB0" w:rsidRPr="00755ED3" w:rsidRDefault="00846AB0" w:rsidP="00755ED3">
      <w:pPr>
        <w:pStyle w:val="ListParagraph"/>
        <w:numPr>
          <w:ilvl w:val="0"/>
          <w:numId w:val="18"/>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Secondary</w:t>
      </w:r>
    </w:p>
    <w:p w14:paraId="7D70657A" w14:textId="2F0D85BE" w:rsidR="00846AB0" w:rsidRPr="00FD6CDB" w:rsidRDefault="00846AB0"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Include small clinics, ambulance, fune</w:t>
      </w:r>
      <w:r w:rsidR="00F3432C" w:rsidRPr="00FD6CDB">
        <w:rPr>
          <w:rFonts w:ascii="Times New Roman" w:hAnsi="Times New Roman" w:cs="Times New Roman"/>
          <w:sz w:val="20"/>
          <w:szCs w:val="20"/>
          <w:lang w:val="en-US"/>
        </w:rPr>
        <w:t>ra</w:t>
      </w:r>
      <w:r w:rsidRPr="00FD6CDB">
        <w:rPr>
          <w:rFonts w:ascii="Times New Roman" w:hAnsi="Times New Roman" w:cs="Times New Roman"/>
          <w:sz w:val="20"/>
          <w:szCs w:val="20"/>
          <w:lang w:val="en-US"/>
        </w:rPr>
        <w:t>l service and educational institute.</w:t>
      </w:r>
    </w:p>
    <w:p w14:paraId="497CD200" w14:textId="22751300" w:rsidR="00F3432C" w:rsidRPr="00755ED3" w:rsidRDefault="00F3432C" w:rsidP="00755ED3">
      <w:pPr>
        <w:pStyle w:val="ListParagraph"/>
        <w:numPr>
          <w:ilvl w:val="0"/>
          <w:numId w:val="17"/>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Treatment for Biomedical waste</w:t>
      </w:r>
    </w:p>
    <w:p w14:paraId="11092B05" w14:textId="293471C8" w:rsidR="00D35292" w:rsidRPr="00FD6CDB" w:rsidRDefault="00D35292"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w:t>
      </w:r>
      <w:r w:rsidR="00846AB0" w:rsidRPr="00FD6CDB">
        <w:rPr>
          <w:rFonts w:ascii="Times New Roman" w:hAnsi="Times New Roman" w:cs="Times New Roman"/>
          <w:sz w:val="20"/>
          <w:szCs w:val="20"/>
          <w:lang w:val="en-US"/>
        </w:rPr>
        <w:t>There are many options available for the proper treatment of biomedical waste during COVID. They are</w:t>
      </w:r>
    </w:p>
    <w:p w14:paraId="34D0042E" w14:textId="6A69E9F4" w:rsidR="00846AB0" w:rsidRPr="00FD6CDB" w:rsidRDefault="00846AB0" w:rsidP="00755ED3">
      <w:pPr>
        <w:pStyle w:val="ListParagraph"/>
        <w:numPr>
          <w:ilvl w:val="0"/>
          <w:numId w:val="8"/>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Chemical Process</w:t>
      </w:r>
    </w:p>
    <w:p w14:paraId="40124DEA" w14:textId="5DB69FEC" w:rsidR="00846AB0" w:rsidRDefault="00846AB0" w:rsidP="00F3432C">
      <w:pPr>
        <w:pStyle w:val="ListParagraph"/>
        <w:numPr>
          <w:ilvl w:val="0"/>
          <w:numId w:val="8"/>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Thermal Process</w:t>
      </w:r>
    </w:p>
    <w:p w14:paraId="5054413A" w14:textId="1BEC18F6" w:rsidR="00DE366C" w:rsidRPr="00FD6CDB" w:rsidRDefault="00DE366C" w:rsidP="00F3432C">
      <w:pPr>
        <w:pStyle w:val="ListParagraph"/>
        <w:numPr>
          <w:ilvl w:val="0"/>
          <w:numId w:val="8"/>
        </w:numPr>
        <w:jc w:val="both"/>
        <w:rPr>
          <w:rFonts w:ascii="Times New Roman" w:hAnsi="Times New Roman" w:cs="Times New Roman"/>
          <w:sz w:val="20"/>
          <w:szCs w:val="20"/>
          <w:lang w:val="en-US"/>
        </w:rPr>
      </w:pPr>
      <w:r w:rsidRPr="00DE366C">
        <w:rPr>
          <w:rFonts w:ascii="Times New Roman" w:hAnsi="Times New Roman" w:cs="Times New Roman"/>
          <w:sz w:val="20"/>
          <w:szCs w:val="20"/>
          <w:lang w:val="en-US"/>
        </w:rPr>
        <w:t>Encapsulation and inertization</w:t>
      </w:r>
    </w:p>
    <w:p w14:paraId="6EB6D1C3" w14:textId="77777777" w:rsidR="00846AB0" w:rsidRPr="00FD6CDB" w:rsidRDefault="00846AB0" w:rsidP="00F3432C">
      <w:pPr>
        <w:pStyle w:val="ListParagraph"/>
        <w:numPr>
          <w:ilvl w:val="0"/>
          <w:numId w:val="8"/>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Mechanical Process</w:t>
      </w:r>
    </w:p>
    <w:p w14:paraId="6FF5427E" w14:textId="7670E409" w:rsidR="00846AB0" w:rsidRPr="00FD6CDB" w:rsidRDefault="00330087" w:rsidP="00F3432C">
      <w:pPr>
        <w:pStyle w:val="ListParagraph"/>
        <w:numPr>
          <w:ilvl w:val="0"/>
          <w:numId w:val="8"/>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Irradiation</w:t>
      </w:r>
      <w:r w:rsidR="00846AB0" w:rsidRPr="00FD6CDB">
        <w:rPr>
          <w:rFonts w:ascii="Times New Roman" w:hAnsi="Times New Roman" w:cs="Times New Roman"/>
          <w:sz w:val="20"/>
          <w:szCs w:val="20"/>
          <w:lang w:val="en-US"/>
        </w:rPr>
        <w:t xml:space="preserve"> Process</w:t>
      </w:r>
    </w:p>
    <w:p w14:paraId="5D7ACB7B" w14:textId="77777777" w:rsidR="00846AB0" w:rsidRPr="00FD6CDB" w:rsidRDefault="00846AB0" w:rsidP="00F3432C">
      <w:pPr>
        <w:pStyle w:val="ListParagraph"/>
        <w:numPr>
          <w:ilvl w:val="0"/>
          <w:numId w:val="8"/>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Biological Process</w:t>
      </w:r>
    </w:p>
    <w:p w14:paraId="77406440" w14:textId="77777777" w:rsidR="00846AB0" w:rsidRPr="00FD6CDB" w:rsidRDefault="00846AB0" w:rsidP="00F3432C">
      <w:pPr>
        <w:jc w:val="both"/>
        <w:rPr>
          <w:rFonts w:ascii="Times New Roman" w:hAnsi="Times New Roman" w:cs="Times New Roman"/>
          <w:sz w:val="20"/>
          <w:szCs w:val="20"/>
          <w:lang w:val="en-US"/>
        </w:rPr>
      </w:pPr>
    </w:p>
    <w:p w14:paraId="12A423F6" w14:textId="0D92DD33" w:rsidR="00846AB0" w:rsidRPr="00755ED3" w:rsidRDefault="00846AB0" w:rsidP="00755ED3">
      <w:pPr>
        <w:pStyle w:val="ListParagraph"/>
        <w:numPr>
          <w:ilvl w:val="0"/>
          <w:numId w:val="19"/>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Chemical Process</w:t>
      </w:r>
    </w:p>
    <w:p w14:paraId="22D23485" w14:textId="657C2254" w:rsidR="00846AB0" w:rsidRPr="00FD6CDB" w:rsidRDefault="00846AB0"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w:t>
      </w:r>
      <w:r w:rsidR="005556D9" w:rsidRPr="00FD6CDB">
        <w:rPr>
          <w:rFonts w:ascii="Times New Roman" w:hAnsi="Times New Roman" w:cs="Times New Roman"/>
          <w:sz w:val="20"/>
          <w:szCs w:val="20"/>
          <w:lang w:val="en-US"/>
        </w:rPr>
        <w:t xml:space="preserve">In this process chemicals like sodium, hypochlorite peracetic acid, hydrogen peroxide and </w:t>
      </w:r>
      <w:r w:rsidR="00F3432C" w:rsidRPr="00FD6CDB">
        <w:rPr>
          <w:rFonts w:ascii="Times New Roman" w:hAnsi="Times New Roman" w:cs="Times New Roman"/>
          <w:sz w:val="20"/>
          <w:szCs w:val="20"/>
          <w:lang w:val="en-US"/>
        </w:rPr>
        <w:t>ocean</w:t>
      </w:r>
      <w:r w:rsidR="005556D9" w:rsidRPr="00FD6CDB">
        <w:rPr>
          <w:rFonts w:ascii="Times New Roman" w:hAnsi="Times New Roman" w:cs="Times New Roman"/>
          <w:sz w:val="20"/>
          <w:szCs w:val="20"/>
          <w:lang w:val="en-US"/>
        </w:rPr>
        <w:t xml:space="preserve"> are used as disinfectant.</w:t>
      </w:r>
      <w:r w:rsidR="00FD2CEC" w:rsidRPr="00FD2CEC">
        <w:t xml:space="preserve"> </w:t>
      </w:r>
      <w:r w:rsidR="00FD2CEC" w:rsidRPr="00FD2CEC">
        <w:rPr>
          <w:rFonts w:ascii="Times New Roman" w:hAnsi="Times New Roman" w:cs="Times New Roman"/>
          <w:sz w:val="20"/>
          <w:szCs w:val="20"/>
          <w:lang w:val="en-US"/>
        </w:rPr>
        <w:t>All viruses and organic materials are effectively inactivated by running this process for a set amount of time inside a covered system. By utilizing high-efficiency particle absolute filters, the potential for chemical aerosol production throughout the process is reduced. The procedure' primary drawback is that it discharges a significant amount of Cl2 gas into the atmosphere. It is important to evaluate and properly dispose of both the process's residue and effluent. Additionally, it produces hazardous effluent that needs additional treatment, raising the entire process cost. For the complete destruction of BMWs, the technique is combined with a mechanical shredder. Although it is a straightforward cleaning method, the BMWs must first be properly destroyed before going through the chemical disinfection process.</w:t>
      </w:r>
    </w:p>
    <w:p w14:paraId="5C91760E" w14:textId="659A8ABF" w:rsidR="005556D9" w:rsidRPr="00755ED3" w:rsidRDefault="005556D9" w:rsidP="00755ED3">
      <w:pPr>
        <w:pStyle w:val="ListParagraph"/>
        <w:numPr>
          <w:ilvl w:val="0"/>
          <w:numId w:val="19"/>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 xml:space="preserve"> Thermal process</w:t>
      </w:r>
    </w:p>
    <w:p w14:paraId="6F44E1B2" w14:textId="2B0BA03E" w:rsidR="005556D9" w:rsidRPr="00FD6CDB" w:rsidRDefault="005556D9"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Here heat is used to disinfect. They are grouped into two types based on the temperature they operate</w:t>
      </w:r>
    </w:p>
    <w:p w14:paraId="7A7CB607" w14:textId="30030D5C" w:rsidR="005556D9" w:rsidRPr="009E01CD" w:rsidRDefault="005556D9" w:rsidP="009E01CD">
      <w:pPr>
        <w:pStyle w:val="ListParagraph"/>
        <w:numPr>
          <w:ilvl w:val="0"/>
          <w:numId w:val="3"/>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Low Heat System </w:t>
      </w:r>
    </w:p>
    <w:p w14:paraId="0A7EEFD9" w14:textId="55DCE6DF" w:rsidR="009E01CD" w:rsidRPr="009E01CD" w:rsidRDefault="009E01CD" w:rsidP="00527E42">
      <w:pPr>
        <w:jc w:val="center"/>
        <w:rPr>
          <w:rFonts w:ascii="Times New Roman" w:hAnsi="Times New Roman" w:cs="Times New Roman"/>
          <w:sz w:val="20"/>
          <w:szCs w:val="20"/>
          <w:lang w:val="en-US"/>
        </w:rPr>
      </w:pPr>
      <w:r w:rsidRPr="009E01CD">
        <w:rPr>
          <w:rFonts w:ascii="Times New Roman" w:hAnsi="Times New Roman" w:cs="Times New Roman"/>
          <w:b/>
          <w:bCs/>
          <w:sz w:val="20"/>
          <w:szCs w:val="20"/>
          <w:lang w:val="en-US"/>
        </w:rPr>
        <w:t>a)</w:t>
      </w:r>
      <w:r w:rsidR="001C7613" w:rsidRPr="009E01CD">
        <w:rPr>
          <w:rFonts w:ascii="Times New Roman" w:hAnsi="Times New Roman" w:cs="Times New Roman"/>
          <w:b/>
          <w:bCs/>
          <w:sz w:val="20"/>
          <w:szCs w:val="20"/>
          <w:lang w:val="en-US"/>
        </w:rPr>
        <w:t>Autoclaves technique</w:t>
      </w:r>
    </w:p>
    <w:p w14:paraId="260D6F37" w14:textId="6A9D974C" w:rsidR="001C7613" w:rsidRPr="00126F67" w:rsidRDefault="00126F67" w:rsidP="004A0185">
      <w:pPr>
        <w:ind w:firstLine="720"/>
        <w:jc w:val="both"/>
        <w:rPr>
          <w:rFonts w:ascii="Times New Roman" w:hAnsi="Times New Roman" w:cs="Times New Roman"/>
          <w:b/>
          <w:bCs/>
          <w:sz w:val="20"/>
          <w:szCs w:val="20"/>
          <w:lang w:val="en-US"/>
        </w:rPr>
      </w:pPr>
      <w:r w:rsidRPr="00126F67">
        <w:rPr>
          <w:rFonts w:ascii="Times New Roman" w:hAnsi="Times New Roman" w:cs="Times New Roman"/>
          <w:sz w:val="20"/>
          <w:szCs w:val="20"/>
          <w:lang w:val="en-US"/>
        </w:rPr>
        <w:t xml:space="preserve"> BMWS </w:t>
      </w:r>
      <w:r w:rsidR="001C7613" w:rsidRPr="00126F67">
        <w:rPr>
          <w:rFonts w:ascii="Times New Roman" w:hAnsi="Times New Roman" w:cs="Times New Roman"/>
          <w:sz w:val="20"/>
          <w:szCs w:val="20"/>
          <w:lang w:val="en-US"/>
        </w:rPr>
        <w:t xml:space="preserve">are effectively get disinfected by this technique . In this technique infected </w:t>
      </w:r>
      <w:r w:rsidR="00640B68" w:rsidRPr="00126F67">
        <w:rPr>
          <w:rFonts w:ascii="Times New Roman" w:hAnsi="Times New Roman" w:cs="Times New Roman"/>
          <w:sz w:val="20"/>
          <w:szCs w:val="20"/>
          <w:lang w:val="en-US"/>
        </w:rPr>
        <w:t>BMWS</w:t>
      </w:r>
      <w:r w:rsidR="001C7613" w:rsidRPr="00126F67">
        <w:rPr>
          <w:rFonts w:ascii="Times New Roman" w:hAnsi="Times New Roman" w:cs="Times New Roman"/>
          <w:sz w:val="20"/>
          <w:szCs w:val="20"/>
          <w:lang w:val="en-US"/>
        </w:rPr>
        <w:t xml:space="preserve"> disinfected by high heat and pressure to sterilize infected </w:t>
      </w:r>
      <w:r w:rsidRPr="00126F67">
        <w:rPr>
          <w:rFonts w:ascii="Times New Roman" w:hAnsi="Times New Roman" w:cs="Times New Roman"/>
          <w:sz w:val="20"/>
          <w:szCs w:val="20"/>
          <w:lang w:val="en-US"/>
        </w:rPr>
        <w:t xml:space="preserve">BMWS </w:t>
      </w:r>
      <w:r w:rsidR="00E629EE" w:rsidRPr="00126F67">
        <w:rPr>
          <w:rFonts w:ascii="Times New Roman" w:hAnsi="Times New Roman" w:cs="Times New Roman"/>
          <w:sz w:val="20"/>
          <w:szCs w:val="20"/>
          <w:lang w:val="en-US"/>
        </w:rPr>
        <w:t xml:space="preserve">it is </w:t>
      </w:r>
      <w:r w:rsidR="00640B68" w:rsidRPr="00126F67">
        <w:rPr>
          <w:rFonts w:ascii="Times New Roman" w:hAnsi="Times New Roman" w:cs="Times New Roman"/>
          <w:sz w:val="20"/>
          <w:szCs w:val="20"/>
          <w:lang w:val="en-US"/>
        </w:rPr>
        <w:t>most used</w:t>
      </w:r>
      <w:r w:rsidR="00E629EE" w:rsidRPr="00126F67">
        <w:rPr>
          <w:rFonts w:ascii="Times New Roman" w:hAnsi="Times New Roman" w:cs="Times New Roman"/>
          <w:sz w:val="20"/>
          <w:szCs w:val="20"/>
          <w:lang w:val="en-US"/>
        </w:rPr>
        <w:t xml:space="preserve"> technique for treatment of hazardous biomedical waste and this technique </w:t>
      </w:r>
      <w:r w:rsidR="00640B68" w:rsidRPr="00126F67">
        <w:rPr>
          <w:rFonts w:ascii="Times New Roman" w:hAnsi="Times New Roman" w:cs="Times New Roman"/>
          <w:sz w:val="20"/>
          <w:szCs w:val="20"/>
          <w:lang w:val="en-US"/>
        </w:rPr>
        <w:t>does not</w:t>
      </w:r>
      <w:r w:rsidR="00E629EE" w:rsidRPr="00126F67">
        <w:rPr>
          <w:rFonts w:ascii="Times New Roman" w:hAnsi="Times New Roman" w:cs="Times New Roman"/>
          <w:sz w:val="20"/>
          <w:szCs w:val="20"/>
          <w:lang w:val="en-US"/>
        </w:rPr>
        <w:t xml:space="preserve"> require any expert</w:t>
      </w:r>
      <w:r w:rsidR="00640B68">
        <w:rPr>
          <w:rFonts w:ascii="Times New Roman" w:hAnsi="Times New Roman" w:cs="Times New Roman"/>
          <w:sz w:val="20"/>
          <w:szCs w:val="20"/>
          <w:lang w:val="en-US"/>
        </w:rPr>
        <w:t xml:space="preserve">. </w:t>
      </w:r>
      <w:r w:rsidR="00E629EE" w:rsidRPr="00126F67">
        <w:rPr>
          <w:rFonts w:ascii="Times New Roman" w:hAnsi="Times New Roman" w:cs="Times New Roman"/>
          <w:sz w:val="20"/>
          <w:szCs w:val="20"/>
          <w:lang w:val="en-US"/>
        </w:rPr>
        <w:t xml:space="preserve">This process takes less amount of time and it is eco-friendly but cost of installation is </w:t>
      </w:r>
      <w:r w:rsidR="00640B68" w:rsidRPr="00126F67">
        <w:rPr>
          <w:rFonts w:ascii="Times New Roman" w:hAnsi="Times New Roman" w:cs="Times New Roman"/>
          <w:sz w:val="20"/>
          <w:szCs w:val="20"/>
          <w:lang w:val="en-US"/>
        </w:rPr>
        <w:t>hig</w:t>
      </w:r>
      <w:r w:rsidR="00640B68">
        <w:rPr>
          <w:rFonts w:ascii="Times New Roman" w:hAnsi="Times New Roman" w:cs="Times New Roman"/>
          <w:sz w:val="20"/>
          <w:szCs w:val="20"/>
          <w:lang w:val="en-US"/>
        </w:rPr>
        <w:t xml:space="preserve">h. </w:t>
      </w:r>
      <w:r w:rsidR="00E629EE" w:rsidRPr="00126F67">
        <w:rPr>
          <w:rFonts w:ascii="Times New Roman" w:hAnsi="Times New Roman" w:cs="Times New Roman"/>
          <w:sz w:val="20"/>
          <w:szCs w:val="20"/>
          <w:lang w:val="en-US"/>
        </w:rPr>
        <w:t xml:space="preserve">This is not suitable for chemical and pharmaceutical waste as it produces unpleasant </w:t>
      </w:r>
      <w:r>
        <w:rPr>
          <w:rFonts w:ascii="Times New Roman" w:hAnsi="Times New Roman" w:cs="Times New Roman"/>
          <w:sz w:val="20"/>
          <w:szCs w:val="20"/>
          <w:lang w:val="en-US"/>
        </w:rPr>
        <w:t>o</w:t>
      </w:r>
      <w:r w:rsidR="00E629EE" w:rsidRPr="00126F67">
        <w:rPr>
          <w:rFonts w:ascii="Times New Roman" w:hAnsi="Times New Roman" w:cs="Times New Roman"/>
          <w:sz w:val="20"/>
          <w:szCs w:val="20"/>
          <w:lang w:val="en-US"/>
        </w:rPr>
        <w:t xml:space="preserve">dour </w:t>
      </w:r>
      <w:r w:rsidR="009E01CD" w:rsidRPr="00126F67">
        <w:rPr>
          <w:rFonts w:ascii="Times New Roman" w:hAnsi="Times New Roman" w:cs="Times New Roman"/>
          <w:sz w:val="20"/>
          <w:szCs w:val="20"/>
          <w:lang w:val="en-US"/>
        </w:rPr>
        <w:t xml:space="preserve"> </w:t>
      </w:r>
      <w:r w:rsidR="00E629EE" w:rsidRPr="00126F67">
        <w:rPr>
          <w:rFonts w:ascii="Times New Roman" w:hAnsi="Times New Roman" w:cs="Times New Roman"/>
          <w:sz w:val="20"/>
          <w:szCs w:val="20"/>
          <w:lang w:val="en-US"/>
        </w:rPr>
        <w:t>and toxic fumes.</w:t>
      </w:r>
    </w:p>
    <w:p w14:paraId="2004282D" w14:textId="1FB3CACE" w:rsidR="00126F67" w:rsidRDefault="00126F67" w:rsidP="00527E42">
      <w:pPr>
        <w:jc w:val="center"/>
        <w:rPr>
          <w:rFonts w:ascii="Times New Roman" w:hAnsi="Times New Roman" w:cs="Times New Roman"/>
          <w:sz w:val="20"/>
          <w:szCs w:val="20"/>
          <w:lang w:val="en-US"/>
        </w:rPr>
      </w:pPr>
      <w:r w:rsidRPr="00126F67">
        <w:rPr>
          <w:rFonts w:ascii="Times New Roman" w:hAnsi="Times New Roman" w:cs="Times New Roman"/>
          <w:b/>
          <w:bCs/>
          <w:sz w:val="20"/>
          <w:szCs w:val="20"/>
          <w:lang w:val="en-US"/>
        </w:rPr>
        <w:t>b)</w:t>
      </w:r>
      <w:r w:rsidR="00E629EE" w:rsidRPr="00126F67">
        <w:rPr>
          <w:rFonts w:ascii="Times New Roman" w:hAnsi="Times New Roman" w:cs="Times New Roman"/>
          <w:sz w:val="20"/>
          <w:szCs w:val="20"/>
          <w:lang w:val="en-US"/>
        </w:rPr>
        <w:t xml:space="preserve">   </w:t>
      </w:r>
      <w:r w:rsidR="00E629EE" w:rsidRPr="00126F67">
        <w:rPr>
          <w:rFonts w:ascii="Times New Roman" w:hAnsi="Times New Roman" w:cs="Times New Roman"/>
          <w:b/>
          <w:bCs/>
          <w:sz w:val="20"/>
          <w:szCs w:val="20"/>
          <w:lang w:val="en-US"/>
        </w:rPr>
        <w:t>Microwave treatment</w:t>
      </w:r>
    </w:p>
    <w:p w14:paraId="1AA35D4B" w14:textId="73FDD58E" w:rsidR="005556D9" w:rsidRPr="00126F67" w:rsidRDefault="00E629EE" w:rsidP="004A0185">
      <w:pPr>
        <w:ind w:firstLine="528"/>
        <w:jc w:val="both"/>
        <w:rPr>
          <w:rFonts w:ascii="Times New Roman" w:hAnsi="Times New Roman" w:cs="Times New Roman"/>
          <w:sz w:val="20"/>
          <w:szCs w:val="20"/>
          <w:lang w:val="en-US"/>
        </w:rPr>
      </w:pPr>
      <w:r w:rsidRPr="00126F67">
        <w:rPr>
          <w:rFonts w:ascii="Times New Roman" w:hAnsi="Times New Roman" w:cs="Times New Roman"/>
          <w:sz w:val="20"/>
          <w:szCs w:val="20"/>
          <w:lang w:val="en-US"/>
        </w:rPr>
        <w:t xml:space="preserve"> This method operates between 200 to 1600</w:t>
      </w:r>
      <w:r w:rsidR="009E01CD" w:rsidRPr="00126F67">
        <w:rPr>
          <w:rFonts w:ascii="Times New Roman" w:hAnsi="Times New Roman" w:cs="Times New Roman"/>
          <w:sz w:val="20"/>
          <w:szCs w:val="20"/>
          <w:lang w:val="en-US"/>
        </w:rPr>
        <w:t xml:space="preserve">̊ c for </w:t>
      </w:r>
      <w:r w:rsidR="009E01CD" w:rsidRPr="00126F67">
        <w:rPr>
          <w:rFonts w:ascii="Times New Roman" w:hAnsi="Times New Roman" w:cs="Times New Roman"/>
          <w:sz w:val="20"/>
          <w:szCs w:val="20"/>
        </w:rPr>
        <w:t xml:space="preserve">reverse polymerization and thermal depolymerization .It breakdown the organic substance of </w:t>
      </w:r>
      <w:r w:rsidR="00126F67" w:rsidRPr="00126F67">
        <w:rPr>
          <w:rFonts w:ascii="Times New Roman" w:hAnsi="Times New Roman" w:cs="Times New Roman"/>
          <w:sz w:val="20"/>
          <w:szCs w:val="20"/>
        </w:rPr>
        <w:t xml:space="preserve">BMWS </w:t>
      </w:r>
      <w:r w:rsidR="009E01CD" w:rsidRPr="00126F67">
        <w:rPr>
          <w:rFonts w:ascii="Times New Roman" w:hAnsi="Times New Roman" w:cs="Times New Roman"/>
          <w:sz w:val="20"/>
          <w:szCs w:val="20"/>
        </w:rPr>
        <w:t>using high energy microwaves in nitrogen atmosphere</w:t>
      </w:r>
      <w:r w:rsidR="00126F67">
        <w:rPr>
          <w:rFonts w:ascii="Times New Roman" w:hAnsi="Times New Roman" w:cs="Times New Roman"/>
          <w:sz w:val="20"/>
          <w:szCs w:val="20"/>
        </w:rPr>
        <w:t>. This is eco</w:t>
      </w:r>
      <w:r w:rsidR="001C1EB6">
        <w:rPr>
          <w:rFonts w:ascii="Times New Roman" w:hAnsi="Times New Roman" w:cs="Times New Roman"/>
          <w:sz w:val="20"/>
          <w:szCs w:val="20"/>
        </w:rPr>
        <w:t>-</w:t>
      </w:r>
      <w:r w:rsidR="00126F67">
        <w:rPr>
          <w:rFonts w:ascii="Times New Roman" w:hAnsi="Times New Roman" w:cs="Times New Roman"/>
          <w:sz w:val="20"/>
          <w:szCs w:val="20"/>
        </w:rPr>
        <w:t>friendly and it doesn’t produce any by product or emission on this process</w:t>
      </w:r>
      <w:r w:rsidR="00263A39">
        <w:rPr>
          <w:rFonts w:ascii="Times New Roman" w:hAnsi="Times New Roman" w:cs="Times New Roman"/>
          <w:sz w:val="20"/>
          <w:szCs w:val="20"/>
        </w:rPr>
        <w:t>. During covid pandemic micro wave devices are designed and many remo</w:t>
      </w:r>
      <w:r w:rsidR="001C1EB6">
        <w:rPr>
          <w:rFonts w:ascii="Times New Roman" w:hAnsi="Times New Roman" w:cs="Times New Roman"/>
          <w:sz w:val="20"/>
          <w:szCs w:val="20"/>
        </w:rPr>
        <w:t>t</w:t>
      </w:r>
      <w:r w:rsidR="00263A39">
        <w:rPr>
          <w:rFonts w:ascii="Times New Roman" w:hAnsi="Times New Roman" w:cs="Times New Roman"/>
          <w:sz w:val="20"/>
          <w:szCs w:val="20"/>
        </w:rPr>
        <w:t>e microwave devices are designed that is used to disinfect the covid  virus . remote microwave has p</w:t>
      </w:r>
      <w:r w:rsidR="00015C2A">
        <w:rPr>
          <w:rFonts w:ascii="Times New Roman" w:hAnsi="Times New Roman" w:cs="Times New Roman"/>
          <w:sz w:val="20"/>
          <w:szCs w:val="20"/>
        </w:rPr>
        <w:t>l</w:t>
      </w:r>
      <w:r w:rsidR="00263A39">
        <w:rPr>
          <w:rFonts w:ascii="Times New Roman" w:hAnsi="Times New Roman" w:cs="Times New Roman"/>
          <w:sz w:val="20"/>
          <w:szCs w:val="20"/>
        </w:rPr>
        <w:t>ayed more impo</w:t>
      </w:r>
      <w:r w:rsidR="00015C2A">
        <w:rPr>
          <w:rFonts w:ascii="Times New Roman" w:hAnsi="Times New Roman" w:cs="Times New Roman"/>
          <w:sz w:val="20"/>
          <w:szCs w:val="20"/>
        </w:rPr>
        <w:t xml:space="preserve">rtant role </w:t>
      </w:r>
      <w:r w:rsidR="00CE4F4A">
        <w:rPr>
          <w:rFonts w:ascii="Times New Roman" w:hAnsi="Times New Roman" w:cs="Times New Roman"/>
          <w:sz w:val="20"/>
          <w:szCs w:val="20"/>
        </w:rPr>
        <w:t xml:space="preserve">in on site treatment for BMWs </w:t>
      </w:r>
      <w:r w:rsidR="00954828">
        <w:rPr>
          <w:rFonts w:ascii="Times New Roman" w:hAnsi="Times New Roman" w:cs="Times New Roman"/>
          <w:sz w:val="20"/>
          <w:szCs w:val="20"/>
        </w:rPr>
        <w:fldChar w:fldCharType="begin" w:fldLock="1"/>
      </w:r>
      <w:r w:rsidR="00954828">
        <w:rPr>
          <w:rFonts w:ascii="Times New Roman" w:hAnsi="Times New Roman" w:cs="Times New Roman"/>
          <w:sz w:val="20"/>
          <w:szCs w:val="20"/>
        </w:rPr>
        <w:instrText>ADDIN CSL_CITATION {"citationItems":[{"id":"ITEM-1","itemData":{"DOI":"10.4103/0255-0857.66465","ISSN":"19983646","PMID":"20644303","abstract":"Public concerns about incinerator emissions, as well as the creation of federal regulations for medical waste incinerators, are causing many health care facilities to rethink their choices in medical waste treatment. As stated by Health Care Without Harm, non-incineration treatment technologies are a growing and developing field. Most medical waste is incinerated, a practice that is short-lived because of environmental considerations. The burning of solid and regulated medical waste generated by health care creates many problems. Medical waste incinerators emit toxic air pollutants and toxic ash residues that are the major source of dioxins in the environment. International Agency for Research on Cancer, an arm of WHO, acknowledged dioxins cancer causing potential and classified it as human carcinogen. Development of waste management policies, careful waste segregation and training programs, as well as attention to materials purchased, are essential in minimizing the environmental and health impacts of any technology.","author":[{"dropping-particle":"","family":"Gautam","given":"V.","non-dropping-particle":"","parse-names":false,"suffix":""},{"dropping-particle":"","family":"Thapar","given":"R.","non-dropping-particle":"","parse-names":false,"suffix":""},{"dropping-particle":"","family":"Sharma","given":"M.","non-dropping-particle":"","parse-names":false,"suffix":""}],"container-title":"Indian Journal of Medical Microbiology","id":"ITEM-1","issue":"3","issued":{"date-parts":[["2010"]]},"page":"191-192","publisher":"Indian Journal of Medical Microbiology","title":"Biomedical waste management: Incineration vs. environmental safety","type":"article-journal","volume":"28"},"uris":["http://www.mendeley.com/documents/?uuid=77c90010-5525-4352-99a1-eeb73fe9040f"]}],"mendeley":{"formattedCitation":"[3]","plainTextFormattedCitation":"[3]"},"properties":{"noteIndex":0},"schema":"https://github.com/citation-style-language/schema/raw/master/csl-citation.json"}</w:instrText>
      </w:r>
      <w:r w:rsidR="00954828">
        <w:rPr>
          <w:rFonts w:ascii="Times New Roman" w:hAnsi="Times New Roman" w:cs="Times New Roman"/>
          <w:sz w:val="20"/>
          <w:szCs w:val="20"/>
        </w:rPr>
        <w:fldChar w:fldCharType="separate"/>
      </w:r>
      <w:r w:rsidR="00954828" w:rsidRPr="00954828">
        <w:rPr>
          <w:rFonts w:ascii="Times New Roman" w:hAnsi="Times New Roman" w:cs="Times New Roman"/>
          <w:noProof/>
          <w:sz w:val="20"/>
          <w:szCs w:val="20"/>
        </w:rPr>
        <w:t>[3]</w:t>
      </w:r>
      <w:r w:rsidR="00954828">
        <w:rPr>
          <w:rFonts w:ascii="Times New Roman" w:hAnsi="Times New Roman" w:cs="Times New Roman"/>
          <w:sz w:val="20"/>
          <w:szCs w:val="20"/>
        </w:rPr>
        <w:fldChar w:fldCharType="end"/>
      </w:r>
    </w:p>
    <w:p w14:paraId="28761D1F" w14:textId="2758F45D" w:rsidR="005556D9" w:rsidRDefault="005556D9" w:rsidP="00F3432C">
      <w:pPr>
        <w:pStyle w:val="ListParagraph"/>
        <w:numPr>
          <w:ilvl w:val="0"/>
          <w:numId w:val="3"/>
        </w:num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High Level Systems</w:t>
      </w:r>
    </w:p>
    <w:p w14:paraId="3E51B051" w14:textId="77777777" w:rsidR="004A0185" w:rsidRPr="00FD6CDB" w:rsidRDefault="004A0185" w:rsidP="004A0185">
      <w:pPr>
        <w:pStyle w:val="ListParagraph"/>
        <w:ind w:left="528"/>
        <w:jc w:val="both"/>
        <w:rPr>
          <w:rFonts w:ascii="Times New Roman" w:hAnsi="Times New Roman" w:cs="Times New Roman"/>
          <w:sz w:val="20"/>
          <w:szCs w:val="20"/>
          <w:lang w:val="en-US"/>
        </w:rPr>
      </w:pPr>
    </w:p>
    <w:p w14:paraId="7EDF2611" w14:textId="2ED8B125" w:rsidR="00D35292" w:rsidRPr="004A0185" w:rsidRDefault="00CE4F4A" w:rsidP="00755ED3">
      <w:pPr>
        <w:pStyle w:val="ListParagraph"/>
        <w:numPr>
          <w:ilvl w:val="0"/>
          <w:numId w:val="16"/>
        </w:numPr>
        <w:jc w:val="center"/>
        <w:rPr>
          <w:rFonts w:ascii="Times New Roman" w:hAnsi="Times New Roman" w:cs="Times New Roman"/>
          <w:b/>
          <w:bCs/>
          <w:sz w:val="20"/>
          <w:szCs w:val="20"/>
          <w:lang w:val="en-US"/>
        </w:rPr>
      </w:pPr>
      <w:r w:rsidRPr="004A0185">
        <w:rPr>
          <w:rFonts w:ascii="Times New Roman" w:hAnsi="Times New Roman" w:cs="Times New Roman"/>
          <w:b/>
          <w:bCs/>
          <w:sz w:val="20"/>
          <w:szCs w:val="20"/>
          <w:lang w:val="en-US"/>
        </w:rPr>
        <w:t>Incineration</w:t>
      </w:r>
    </w:p>
    <w:p w14:paraId="2BE6D180" w14:textId="4F57FDD9" w:rsidR="00CE4F4A" w:rsidRPr="004A0185" w:rsidRDefault="004A0185" w:rsidP="004A0185">
      <w:pPr>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Pr>
          <w:rFonts w:ascii="Times New Roman" w:hAnsi="Times New Roman" w:cs="Times New Roman"/>
          <w:sz w:val="20"/>
          <w:szCs w:val="20"/>
          <w:lang w:val="en-US"/>
        </w:rPr>
        <w:tab/>
        <w:t xml:space="preserve">  </w:t>
      </w:r>
      <w:r w:rsidR="00CE4F4A" w:rsidRPr="004A0185">
        <w:rPr>
          <w:rFonts w:ascii="Times New Roman" w:hAnsi="Times New Roman" w:cs="Times New Roman"/>
          <w:sz w:val="20"/>
          <w:szCs w:val="20"/>
          <w:lang w:val="en-US"/>
        </w:rPr>
        <w:t xml:space="preserve">Incineration is the most commonly used method for </w:t>
      </w:r>
      <w:r w:rsidR="0088002B" w:rsidRPr="004A0185">
        <w:rPr>
          <w:rFonts w:ascii="Times New Roman" w:hAnsi="Times New Roman" w:cs="Times New Roman"/>
          <w:sz w:val="20"/>
          <w:szCs w:val="20"/>
          <w:lang w:val="en-US"/>
        </w:rPr>
        <w:t>BMWS treatment .incinerator is</w:t>
      </w:r>
      <w:r w:rsidRPr="004A0185">
        <w:rPr>
          <w:rFonts w:ascii="Times New Roman" w:hAnsi="Times New Roman" w:cs="Times New Roman"/>
          <w:sz w:val="20"/>
          <w:szCs w:val="20"/>
          <w:lang w:val="en-US"/>
        </w:rPr>
        <w:t xml:space="preserve">                                                </w:t>
      </w:r>
      <w:r w:rsidR="0088002B" w:rsidRPr="004A0185">
        <w:rPr>
          <w:rFonts w:ascii="Times New Roman" w:hAnsi="Times New Roman" w:cs="Times New Roman"/>
          <w:sz w:val="20"/>
          <w:szCs w:val="20"/>
          <w:lang w:val="en-US"/>
        </w:rPr>
        <w:t>mandato</w:t>
      </w:r>
      <w:r w:rsidRPr="004A0185">
        <w:rPr>
          <w:rFonts w:ascii="Times New Roman" w:hAnsi="Times New Roman" w:cs="Times New Roman"/>
          <w:sz w:val="20"/>
          <w:szCs w:val="20"/>
          <w:lang w:val="en-US"/>
        </w:rPr>
        <w:t xml:space="preserve">ry </w:t>
      </w:r>
      <w:r w:rsidR="0088002B" w:rsidRPr="004A0185">
        <w:rPr>
          <w:rFonts w:ascii="Times New Roman" w:hAnsi="Times New Roman" w:cs="Times New Roman"/>
          <w:sz w:val="20"/>
          <w:szCs w:val="20"/>
          <w:lang w:val="en-US"/>
        </w:rPr>
        <w:t>in every hospital .According CPCB there are 232 incinerator plants available in india  fo</w:t>
      </w:r>
      <w:r w:rsidRPr="004A0185">
        <w:rPr>
          <w:rFonts w:ascii="Times New Roman" w:hAnsi="Times New Roman" w:cs="Times New Roman"/>
          <w:sz w:val="20"/>
          <w:szCs w:val="20"/>
          <w:lang w:val="en-US"/>
        </w:rPr>
        <w:t xml:space="preserve">r </w:t>
      </w:r>
      <w:r w:rsidR="0088002B" w:rsidRPr="004A0185">
        <w:rPr>
          <w:rFonts w:ascii="Times New Roman" w:hAnsi="Times New Roman" w:cs="Times New Roman"/>
          <w:sz w:val="20"/>
          <w:szCs w:val="20"/>
          <w:lang w:val="en-US"/>
        </w:rPr>
        <w:t>treatment of BMWS .However this processes produces high toxic by product and this may cause risk t</w:t>
      </w:r>
      <w:r w:rsidRPr="004A0185">
        <w:rPr>
          <w:rFonts w:ascii="Times New Roman" w:hAnsi="Times New Roman" w:cs="Times New Roman"/>
          <w:sz w:val="20"/>
          <w:szCs w:val="20"/>
          <w:lang w:val="en-US"/>
        </w:rPr>
        <w:t xml:space="preserve">o </w:t>
      </w:r>
      <w:r w:rsidR="0088002B" w:rsidRPr="004A0185">
        <w:rPr>
          <w:rFonts w:ascii="Times New Roman" w:hAnsi="Times New Roman" w:cs="Times New Roman"/>
          <w:sz w:val="20"/>
          <w:szCs w:val="20"/>
          <w:lang w:val="en-US"/>
        </w:rPr>
        <w:t xml:space="preserve">environment </w:t>
      </w:r>
      <w:r w:rsidR="00DE366C" w:rsidRPr="004A0185">
        <w:rPr>
          <w:rFonts w:ascii="Times New Roman" w:hAnsi="Times New Roman" w:cs="Times New Roman"/>
          <w:sz w:val="20"/>
          <w:szCs w:val="20"/>
          <w:lang w:val="en-US"/>
        </w:rPr>
        <w:t xml:space="preserve">.combined effect of combustion efficacy and segregation system is used to minimize the byproduct of incineration  </w:t>
      </w:r>
    </w:p>
    <w:p w14:paraId="7A744ED3" w14:textId="7A927643" w:rsidR="00DE366C" w:rsidRPr="00755ED3" w:rsidRDefault="00DE366C" w:rsidP="00755ED3">
      <w:pPr>
        <w:pStyle w:val="ListParagraph"/>
        <w:numPr>
          <w:ilvl w:val="0"/>
          <w:numId w:val="19"/>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Encapsulation and Inertization</w:t>
      </w:r>
    </w:p>
    <w:p w14:paraId="65FEA8F7" w14:textId="3AF5F81A" w:rsidR="004A0185" w:rsidRPr="004A0185" w:rsidRDefault="004A0185" w:rsidP="00DE366C">
      <w:pPr>
        <w:jc w:val="both"/>
        <w:rPr>
          <w:rFonts w:ascii="Times New Roman" w:hAnsi="Times New Roman" w:cs="Times New Roman"/>
          <w:sz w:val="20"/>
          <w:szCs w:val="20"/>
          <w:lang w:val="en-US"/>
        </w:rPr>
      </w:pPr>
      <w:r>
        <w:rPr>
          <w:rFonts w:ascii="Times New Roman" w:hAnsi="Times New Roman" w:cs="Times New Roman"/>
          <w:b/>
          <w:bCs/>
          <w:sz w:val="20"/>
          <w:szCs w:val="20"/>
          <w:lang w:val="en-US"/>
        </w:rPr>
        <w:tab/>
      </w:r>
      <w:r w:rsidRPr="004A0185">
        <w:rPr>
          <w:rFonts w:ascii="Times New Roman" w:hAnsi="Times New Roman" w:cs="Times New Roman"/>
          <w:sz w:val="20"/>
          <w:szCs w:val="20"/>
          <w:lang w:val="en-US"/>
        </w:rPr>
        <w:t>It is only possible to use this as a disposal method once the BMWs have been thoroughly cleaned. This method involves using a crusher machine to grind or break the raw BMWs into small pieces, which are subsequently cleaned and sterilized. The cleaned pieces are placed in metal drums, shielded with polyethylene foam, and thrown into the trash after that. This method is only used when there are no other practical or suitable alternatives for disposal. For the limited number of BMWs, this is a practice. The cost of operation and the equipment are both straightforward and low. When the daily production of BMW surpasses the capability of treatment facilities, this procedure is frequently used during pandemic periods. Many nations experienced the pandemic while it</w:t>
      </w:r>
    </w:p>
    <w:p w14:paraId="3B139089" w14:textId="0AB7B954" w:rsidR="005556D9" w:rsidRPr="00755ED3" w:rsidRDefault="005556D9" w:rsidP="00755ED3">
      <w:pPr>
        <w:pStyle w:val="ListParagraph"/>
        <w:numPr>
          <w:ilvl w:val="0"/>
          <w:numId w:val="19"/>
        </w:numPr>
        <w:jc w:val="center"/>
        <w:rPr>
          <w:rFonts w:ascii="Times New Roman" w:hAnsi="Times New Roman" w:cs="Times New Roman"/>
          <w:sz w:val="20"/>
          <w:szCs w:val="20"/>
          <w:lang w:val="en-US"/>
        </w:rPr>
      </w:pPr>
      <w:r w:rsidRPr="00755ED3">
        <w:rPr>
          <w:rFonts w:ascii="Times New Roman" w:hAnsi="Times New Roman" w:cs="Times New Roman"/>
          <w:b/>
          <w:bCs/>
          <w:sz w:val="20"/>
          <w:szCs w:val="20"/>
          <w:lang w:val="en-US"/>
        </w:rPr>
        <w:t>Mechanical Process</w:t>
      </w:r>
    </w:p>
    <w:p w14:paraId="06F30EEA" w14:textId="77777777" w:rsidR="00560A83" w:rsidRPr="00FD6CDB" w:rsidRDefault="005556D9"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T</w:t>
      </w:r>
      <w:r w:rsidR="00560A83" w:rsidRPr="00FD6CDB">
        <w:rPr>
          <w:rFonts w:ascii="Times New Roman" w:hAnsi="Times New Roman" w:cs="Times New Roman"/>
          <w:sz w:val="20"/>
          <w:szCs w:val="20"/>
          <w:lang w:val="en-US"/>
        </w:rPr>
        <w:t>his method is used to change the physical form as the waste for their proper handling</w:t>
      </w:r>
    </w:p>
    <w:p w14:paraId="1BC3D743" w14:textId="212E43FD" w:rsidR="00560A83" w:rsidRPr="00FD6CDB" w:rsidRDefault="00560A83"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Types:</w:t>
      </w:r>
    </w:p>
    <w:p w14:paraId="6B3EF2E6" w14:textId="7C6C5143" w:rsidR="00560A83" w:rsidRPr="00FD6CDB" w:rsidRDefault="00560A83"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w:t>
      </w:r>
      <w:r w:rsidRPr="00FD2CEC">
        <w:rPr>
          <w:rFonts w:ascii="Times New Roman" w:hAnsi="Times New Roman" w:cs="Times New Roman"/>
          <w:b/>
          <w:bCs/>
          <w:sz w:val="20"/>
          <w:szCs w:val="20"/>
          <w:lang w:val="en-US"/>
        </w:rPr>
        <w:t>i) Compaction</w:t>
      </w:r>
      <w:r w:rsidRPr="00FD6CDB">
        <w:rPr>
          <w:rFonts w:ascii="Times New Roman" w:hAnsi="Times New Roman" w:cs="Times New Roman"/>
          <w:sz w:val="20"/>
          <w:szCs w:val="20"/>
          <w:lang w:val="en-US"/>
        </w:rPr>
        <w:t>-Reduce Volume</w:t>
      </w:r>
      <w:r w:rsidR="00FD2CEC">
        <w:rPr>
          <w:rFonts w:ascii="Times New Roman" w:hAnsi="Times New Roman" w:cs="Times New Roman"/>
          <w:sz w:val="20"/>
          <w:szCs w:val="20"/>
          <w:lang w:val="en-US"/>
        </w:rPr>
        <w:t xml:space="preserve"> </w:t>
      </w:r>
      <w:r w:rsidR="00FD2CEC" w:rsidRPr="00FD2CEC">
        <w:rPr>
          <w:rFonts w:ascii="Times New Roman" w:hAnsi="Times New Roman" w:cs="Times New Roman"/>
          <w:sz w:val="20"/>
          <w:szCs w:val="20"/>
          <w:lang w:val="en-US"/>
        </w:rPr>
        <w:t>Waste is compacted during this process, which also results in a reduction in size. rubbish is compressed so that more of it can be kept in the same volume using garbage compactors and rubbish collecting vehicles. To preserve vital airspace and lengthen the life of the landfill, waste is compacted once more but this time more thoroughly.</w:t>
      </w:r>
    </w:p>
    <w:p w14:paraId="5432112F" w14:textId="35E9370E" w:rsidR="00560A83" w:rsidRPr="00FD6CDB" w:rsidRDefault="00560A83" w:rsidP="00F3432C">
      <w:pPr>
        <w:jc w:val="both"/>
        <w:rPr>
          <w:rFonts w:ascii="Times New Roman" w:hAnsi="Times New Roman" w:cs="Times New Roman"/>
          <w:sz w:val="20"/>
          <w:szCs w:val="20"/>
          <w:lang w:val="en-US"/>
        </w:rPr>
      </w:pPr>
      <w:r w:rsidRPr="004A0185">
        <w:rPr>
          <w:rFonts w:ascii="Times New Roman" w:hAnsi="Times New Roman" w:cs="Times New Roman"/>
          <w:b/>
          <w:bCs/>
          <w:sz w:val="20"/>
          <w:szCs w:val="20"/>
          <w:lang w:val="en-US"/>
        </w:rPr>
        <w:t xml:space="preserve">      ii) </w:t>
      </w:r>
      <w:r w:rsidR="00330087" w:rsidRPr="004A0185">
        <w:rPr>
          <w:rFonts w:ascii="Times New Roman" w:hAnsi="Times New Roman" w:cs="Times New Roman"/>
          <w:b/>
          <w:bCs/>
          <w:sz w:val="20"/>
          <w:szCs w:val="20"/>
          <w:lang w:val="en-US"/>
        </w:rPr>
        <w:t>Shredding</w:t>
      </w:r>
      <w:r w:rsidR="00330087" w:rsidRPr="00FD6CDB">
        <w:rPr>
          <w:rFonts w:ascii="Times New Roman" w:hAnsi="Times New Roman" w:cs="Times New Roman"/>
          <w:sz w:val="20"/>
          <w:szCs w:val="20"/>
          <w:lang w:val="en-US"/>
        </w:rPr>
        <w:t xml:space="preserve"> - Destroy Plastic and papers waste to prevent their reuse</w:t>
      </w:r>
      <w:r w:rsidR="00F3432C" w:rsidRPr="00FD6CDB">
        <w:rPr>
          <w:rFonts w:ascii="Times New Roman" w:hAnsi="Times New Roman" w:cs="Times New Roman"/>
          <w:sz w:val="20"/>
          <w:szCs w:val="20"/>
          <w:lang w:val="en-US"/>
        </w:rPr>
        <w:t>.</w:t>
      </w:r>
      <w:r w:rsidR="004A0185" w:rsidRPr="004A0185">
        <w:rPr>
          <w:rFonts w:ascii="Times New Roman" w:hAnsi="Times New Roman" w:cs="Times New Roman"/>
          <w:sz w:val="20"/>
          <w:szCs w:val="20"/>
          <w:lang w:val="en-US"/>
        </w:rPr>
        <w:t xml:space="preserve"> By using this method, you can recycle plastic more easily and produce a lot less BMWs overall. Metal wastes must to be kept out of the shredders since they can harm the metal blades on them.</w:t>
      </w:r>
      <w:r w:rsidR="004A0185" w:rsidRPr="004A0185">
        <w:t xml:space="preserve"> </w:t>
      </w:r>
      <w:r w:rsidR="004A0185" w:rsidRPr="004A0185">
        <w:rPr>
          <w:rFonts w:ascii="Times New Roman" w:hAnsi="Times New Roman" w:cs="Times New Roman"/>
          <w:sz w:val="20"/>
          <w:szCs w:val="20"/>
          <w:lang w:val="en-US"/>
        </w:rPr>
        <w:t>The pre-treated BMWs are chopped into small pieces during this operation using a shredder. An experienced team should run the shredders. Shredders are typically integrated parts of a thermal or chemical disinfection system</w:t>
      </w:r>
    </w:p>
    <w:p w14:paraId="5BF9FDBE" w14:textId="3315F271" w:rsidR="00330087" w:rsidRPr="00755ED3" w:rsidRDefault="00330087" w:rsidP="00755ED3">
      <w:pPr>
        <w:pStyle w:val="ListParagraph"/>
        <w:numPr>
          <w:ilvl w:val="0"/>
          <w:numId w:val="19"/>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 xml:space="preserve"> Irradiation Process</w:t>
      </w:r>
    </w:p>
    <w:p w14:paraId="6DAB1D4F" w14:textId="0C59ECAC" w:rsidR="0042622B" w:rsidRPr="0042622B" w:rsidRDefault="00330087" w:rsidP="0042622B">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Wastes are exposed to UV/Ionizing radiation in an enclosed chamber</w:t>
      </w:r>
      <w:r w:rsidR="00F3432C" w:rsidRPr="00FD6CDB">
        <w:rPr>
          <w:rFonts w:ascii="Times New Roman" w:hAnsi="Times New Roman" w:cs="Times New Roman"/>
          <w:sz w:val="20"/>
          <w:szCs w:val="20"/>
          <w:lang w:val="en-US"/>
        </w:rPr>
        <w:t>.</w:t>
      </w:r>
      <w:r w:rsidR="0042622B" w:rsidRPr="0042622B">
        <w:t xml:space="preserve"> </w:t>
      </w:r>
      <w:r w:rsidR="0042622B" w:rsidRPr="0042622B">
        <w:rPr>
          <w:rFonts w:ascii="Times New Roman" w:hAnsi="Times New Roman" w:cs="Times New Roman"/>
          <w:sz w:val="20"/>
          <w:szCs w:val="20"/>
          <w:lang w:val="en-US"/>
        </w:rPr>
        <w:t>By subjecting garbage to gamma rays, which are toxic to germs, irradiation disinfects the waste. The use of a cobalt radioactive isotope is made.</w:t>
      </w:r>
      <w:r w:rsidR="0042622B" w:rsidRPr="0042622B">
        <w:t xml:space="preserve"> </w:t>
      </w:r>
      <w:r w:rsidR="0042622B" w:rsidRPr="0042622B">
        <w:rPr>
          <w:rFonts w:ascii="Times New Roman" w:hAnsi="Times New Roman" w:cs="Times New Roman"/>
          <w:sz w:val="20"/>
          <w:szCs w:val="20"/>
          <w:lang w:val="en-US"/>
        </w:rPr>
        <w:t>In irradiation, microorganisms are meant to be killed in order to sterilize equipment or treat trash. Some technologies for treating radiation employ electron beams. The garbage does not need to be taken out of the plastic bag before treatment because both gamma rays and electron beams can pass through them.</w:t>
      </w:r>
      <w:r w:rsidR="00954828">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envres.2022.114434","ISSN":"10960953","PMID":"36209789","abstract":"The COVID-19 pandemic led to the explosion of biomedical waste, a global challenge to public health and the environment. Biomedical waste comprising plastic can convert into microplastics (MPs, &lt; 5 mm) by sunlight, wave, oxidative and thermal processes, and biodegradation. MPs with additives and contaminants such as metals are also hazardous to many aquatic and terrestrial organisms, including humans. Bioaccumulation of MPs in organisms often transfers across the trophic level in the global food web. Thus, this article aims to provide a literature review on the source, quantity, and fate of biomedical waste, along with the recent surge of MPs and their adverse impact on aquatic and terrestrial organisms. MPs intake (ingestion, inhalation, and dermal contact) in humans causing various chronic diseases involving multiple organs in digestive, respiratory, and reproductive systems are surveyed, which have been reviewed barely. There is an urgent need to control and manage biomedical waste to shrink MPs pollution for reducing environmental and human health risks.","author":[{"dropping-particle":"","family":"Masud","given":"Rony Ibne","non-dropping-particle":"","parse-names":false,"suffix":""},{"dropping-particle":"","family":"Suman","given":"Kamrul Hassan","non-dropping-particle":"","parse-names":false,"suffix":""},{"dropping-particle":"","family":"Tasnim","given":"Shadia","non-dropping-particle":"","parse-names":false,"suffix":""},{"dropping-particle":"","family":"Begum","given":"Most Shirina","non-dropping-particle":"","parse-names":false,"suffix":""},{"dropping-particle":"","family":"Sikder","given":"Mahmudul Hasan","non-dropping-particle":"","parse-names":false,"suffix":""},{"dropping-particle":"","family":"Uddin","given":"Md Jamal","non-dropping-particle":"","parse-names":false,"suffix":""},{"dropping-particle":"","family":"Haque","given":"Md Niamul","non-dropping-particle":"","parse-names":false,"suffix":""}],"container-title":"Environmental Research","id":"ITEM-1","issue":"P1","issued":{"date-parts":[["2023"]]},"page":"114434","publisher":"Elsevier Inc.","title":"A review on enhanced microplastics derived from biomedical waste during the COVID-19 pandemic with its toxicity, health risks, and biomarkers","type":"article-journal","volume":"216"},"uris":["http://www.mendeley.com/documents/?uuid=79e42afa-b1c1-45e5-8d32-9c09c0191c7e"]}],"mendeley":{"formattedCitation":"[4]","plainTextFormattedCitation":"[4]","previouslyFormattedCitation":"[3]"},"properties":{"noteIndex":0},"schema":"https://github.com/citation-style-language/schema/raw/master/csl-citation.json"}</w:instrText>
      </w:r>
      <w:r w:rsidR="00954828">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4]</w:t>
      </w:r>
      <w:r w:rsidR="00954828">
        <w:rPr>
          <w:rFonts w:ascii="Times New Roman" w:hAnsi="Times New Roman" w:cs="Times New Roman"/>
          <w:sz w:val="20"/>
          <w:szCs w:val="20"/>
          <w:lang w:val="en-US"/>
        </w:rPr>
        <w:fldChar w:fldCharType="end"/>
      </w:r>
    </w:p>
    <w:p w14:paraId="79CF957A" w14:textId="7002DCA8" w:rsidR="00330087" w:rsidRPr="00FD6CDB" w:rsidRDefault="0042622B" w:rsidP="0042622B">
      <w:pPr>
        <w:jc w:val="both"/>
        <w:rPr>
          <w:rFonts w:ascii="Times New Roman" w:hAnsi="Times New Roman" w:cs="Times New Roman"/>
          <w:sz w:val="20"/>
          <w:szCs w:val="20"/>
          <w:lang w:val="en-US"/>
        </w:rPr>
      </w:pPr>
      <w:r w:rsidRPr="0042622B">
        <w:rPr>
          <w:rFonts w:ascii="Times New Roman" w:hAnsi="Times New Roman" w:cs="Times New Roman"/>
          <w:sz w:val="20"/>
          <w:szCs w:val="20"/>
          <w:lang w:val="en-US"/>
        </w:rPr>
        <w:t>Process designers frequently incorporate mechanical grinding or shredding upstream because irradiation does not alter the look of the waste. Additionally, this reduces the size of the waste particles, which generally improves the treatment's effectiveness</w:t>
      </w:r>
      <w:r w:rsidR="00954828">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scitotenv.2020.143192","ISSN":"18791026","PMID":"33153744","abstract":"Currently, the apparition of new SARS-CoV, known as SARS-CoV-2, affected more than 34 million people and causing high death rates worldwide. Recently, several studies reported SARS-CoV-2 ribonucleic acid (RNA) in hospital wastewater. SARS-CoV-2 can be transmitted between humans via respiratory droplets, close contact and fomites. Fecal-oral transmission is considered also as a potential route of transmission since several scientists confirmed the presence of SARS-CoV-2 RNA in feces of infected patients, therefore its transmission via feces in aquatic environment, particularly hospital wastewater. Hospitals are one of the important classes of polluting sectors around the world. It was identified that hospital wastewater contains hazardous elements and a wide variety of microbial pathogens and viruses. Therefore, this may potentially pose a significant risk of public health and environment infection. This study reported an introduction about the Physical-chemical and microbiological characterization of hospital wastewater, which can be a route to identify potential technology to reduce the impact of hospital contaminants before evacuation. The presence of SARS-CoV-2 in aqueous environment was reviewed. The knowledge of the detection and survival of SARS-CoV-2 in wastewater and hospital wastewater were described to understand the different routes of SARS-CoV-2 transmission, which is also useful to avoid the outbreak of CoV-19. In addition, disinfection technologies used commonly for deactivation of SARS-CoV-2 were highlighted. It was revealed that, chlorine-containing disinfectants are the most commonly used disinfectants in this field of research. Meanwhile, other efficient technologies must be developed and improved to avoid another wave of the pandemic of COVID-19 infections.","author":[{"dropping-particle":"","family":"Achak","given":"Mounia","non-dropping-particle":"","parse-names":false,"suffix":""},{"dropping-particle":"","family":"Alaoui Bakri","given":"Soufiane","non-dropping-particle":"","parse-names":false,"suffix":""},{"dropping-particle":"","family":"Chhiti","given":"Younes","non-dropping-particle":"","parse-names":false,"suffix":""},{"dropping-particle":"","family":"M'hamdi Alaoui","given":"Fatima Ezzahrae","non-dropping-particle":"","parse-names":false,"suffix":""},{"dropping-particle":"","family":"Barka","given":"Noureddine","non-dropping-particle":"","parse-names":false,"suffix":""},{"dropping-particle":"","family":"Boumya","given":"Wafaa","non-dropping-particle":"","parse-names":false,"suffix":""}],"container-title":"Science of the Total Environment","id":"ITEM-1","issued":{"date-parts":[["2021"]]},"title":"SARS-CoV-2 in hospital wastewater during outbreak of COVID-19: A review on detection, survival and disinfection technologies","type":"article-journal","volume":"761"},"uris":["http://www.mendeley.com/documents/?uuid=d7b419a3-e4aa-4877-9d62-ee362e64e271"]}],"mendeley":{"formattedCitation":"[5]","plainTextFormattedCitation":"[5]","previouslyFormattedCitation":"[4]"},"properties":{"noteIndex":0},"schema":"https://github.com/citation-style-language/schema/raw/master/csl-citation.json"}</w:instrText>
      </w:r>
      <w:r w:rsidR="00954828">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5]</w:t>
      </w:r>
      <w:r w:rsidR="00954828">
        <w:rPr>
          <w:rFonts w:ascii="Times New Roman" w:hAnsi="Times New Roman" w:cs="Times New Roman"/>
          <w:sz w:val="20"/>
          <w:szCs w:val="20"/>
          <w:lang w:val="en-US"/>
        </w:rPr>
        <w:fldChar w:fldCharType="end"/>
      </w:r>
      <w:r w:rsidRPr="0042622B">
        <w:rPr>
          <w:rFonts w:ascii="Times New Roman" w:hAnsi="Times New Roman" w:cs="Times New Roman"/>
          <w:sz w:val="20"/>
          <w:szCs w:val="20"/>
          <w:lang w:val="en-US"/>
        </w:rPr>
        <w:t>.</w:t>
      </w:r>
    </w:p>
    <w:p w14:paraId="4E4729F0" w14:textId="291B5160" w:rsidR="00330087" w:rsidRPr="00755ED3" w:rsidRDefault="00330087" w:rsidP="00755ED3">
      <w:pPr>
        <w:pStyle w:val="ListParagraph"/>
        <w:numPr>
          <w:ilvl w:val="0"/>
          <w:numId w:val="19"/>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Biological Process</w:t>
      </w:r>
    </w:p>
    <w:p w14:paraId="583FA8E1" w14:textId="1D3EB442" w:rsidR="00330087" w:rsidRPr="00FD6CDB" w:rsidRDefault="00330087"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     Enzymes are used in this method to treat medical waste.</w:t>
      </w:r>
    </w:p>
    <w:p w14:paraId="1F0A97F6" w14:textId="77777777" w:rsidR="000825A6" w:rsidRDefault="000825A6" w:rsidP="00F3432C">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p>
    <w:p w14:paraId="38E9EA23" w14:textId="47E22C91" w:rsidR="00330087" w:rsidRPr="00755ED3" w:rsidRDefault="00330087" w:rsidP="00755ED3">
      <w:pPr>
        <w:pStyle w:val="ListParagraph"/>
        <w:numPr>
          <w:ilvl w:val="0"/>
          <w:numId w:val="17"/>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Management</w:t>
      </w:r>
    </w:p>
    <w:p w14:paraId="1E8A89B6" w14:textId="503BFF63" w:rsidR="00330087" w:rsidRDefault="00330087"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Home health care is a special condition. Medical waste at home without any guidance of nurse</w:t>
      </w:r>
      <w:r w:rsidR="001A1CF6" w:rsidRPr="00FD6CDB">
        <w:rPr>
          <w:rFonts w:ascii="Times New Roman" w:hAnsi="Times New Roman" w:cs="Times New Roman"/>
          <w:sz w:val="20"/>
          <w:szCs w:val="20"/>
          <w:lang w:val="en-US"/>
        </w:rPr>
        <w:t>/</w:t>
      </w:r>
      <w:r w:rsidRPr="00FD6CDB">
        <w:rPr>
          <w:rFonts w:ascii="Times New Roman" w:hAnsi="Times New Roman" w:cs="Times New Roman"/>
          <w:sz w:val="20"/>
          <w:szCs w:val="20"/>
          <w:lang w:val="en-US"/>
        </w:rPr>
        <w:t>healthcare profession</w:t>
      </w:r>
      <w:r w:rsidR="001A1CF6" w:rsidRPr="00FD6CDB">
        <w:rPr>
          <w:rFonts w:ascii="Times New Roman" w:hAnsi="Times New Roman" w:cs="Times New Roman"/>
          <w:sz w:val="20"/>
          <w:szCs w:val="20"/>
          <w:lang w:val="en-US"/>
        </w:rPr>
        <w:t>.</w:t>
      </w:r>
      <w:r w:rsidRPr="00FD6CDB">
        <w:rPr>
          <w:rFonts w:ascii="Times New Roman" w:hAnsi="Times New Roman" w:cs="Times New Roman"/>
          <w:sz w:val="20"/>
          <w:szCs w:val="20"/>
          <w:lang w:val="en-US"/>
        </w:rPr>
        <w:t xml:space="preserve"> There was under no special regulation therefore it can be treated as a regular household waste</w:t>
      </w:r>
      <w:r w:rsidR="00954828">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jenvman.2022.114609","ISSN":"10958630","PMID":"35101807","abstract":"Hospitals release significant quantities of wastewater (HWW) and biomedical waste (BMW), which hosts a wide range of contaminants that can adversely affect the environment if left untreated. The COVID-19 outbreak has further increased hospital waste generation over the past two years. In this context, a thorough literature study was carried out to reveal the negative implications of untreated hospital waste and delineate the proper ways to handle them. Conventional treatment methods can remove only 50%–70% of the emerging contaminants (ECs) present in the HWW. Still, many countries have not implemented suitable treatment methods to treat the HWW in-situ. This review presents an overview of worldwide HWW generation, regulations, and guidelines on HWW management and highlights the various treatment techniques for efficiently removing ECs from HWW. When combined with advanced oxidation processes, biological or physical treatment processes could remove around 90% of ECs. Analgesics were found to be more easily removed than antibiotics, β-blockers, and X-ray contrast media. The different environmental implications of BMW have also been highlighted. Mishandling of BMW can spread infections, deadly diseases, and hazardous waste into the environment. Hence, the different steps associated with collection to final disposal of BMW have been delineated to minimize the associated health risks. The paper circumscribes the multiple aspects of efficient hospital waste management and may be instrumental during the COVID-19 pandemic when the waste generation from all hospitals worldwide has increased significantly.","author":[{"dropping-particle":"","family":"Parida","given":"Vishal Kumar","non-dropping-particle":"","parse-names":false,"suffix":""},{"dropping-particle":"","family":"Sikarwar","given":"Divyanshu","non-dropping-particle":"","parse-names":false,"suffix":""},{"dropping-particle":"","family":"Majumder","given":"Abhradeep","non-dropping-particle":"","parse-names":false,"suffix":""},{"dropping-particle":"","family":"Gupta","given":"Ashok Kumar","non-dropping-particle":"","parse-names":false,"suffix":""}],"container-title":"Journal of Environmental Management","id":"ITEM-1","issue":"January","issued":{"date-parts":[["2022"]]},"page":"114609","publisher":"Elsevier Ltd","title":"An assessment of hospital wastewater and biomedical waste generation, existing legislations, risk assessment, treatment processes, and scenario during COVID-19","type":"article-journal","volume":"308"},"uris":["http://www.mendeley.com/documents/?uuid=f87325c6-4e6f-4962-8029-8b3030a910ce"]}],"mendeley":{"formattedCitation":"[6]","plainTextFormattedCitation":"[6]","previouslyFormattedCitation":"[5]"},"properties":{"noteIndex":0},"schema":"https://github.com/citation-style-language/schema/raw/master/csl-citation.json"}</w:instrText>
      </w:r>
      <w:r w:rsidR="00954828">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6]</w:t>
      </w:r>
      <w:r w:rsidR="00954828">
        <w:rPr>
          <w:rFonts w:ascii="Times New Roman" w:hAnsi="Times New Roman" w:cs="Times New Roman"/>
          <w:sz w:val="20"/>
          <w:szCs w:val="20"/>
          <w:lang w:val="en-US"/>
        </w:rPr>
        <w:fldChar w:fldCharType="end"/>
      </w:r>
      <w:r w:rsidR="000825A6">
        <w:rPr>
          <w:rFonts w:ascii="Times New Roman" w:hAnsi="Times New Roman" w:cs="Times New Roman"/>
          <w:sz w:val="20"/>
          <w:szCs w:val="20"/>
          <w:lang w:val="en-US"/>
        </w:rPr>
        <w:t>.</w:t>
      </w:r>
    </w:p>
    <w:p w14:paraId="0AA4E721" w14:textId="1A090C87" w:rsidR="00330087" w:rsidRPr="00FD6CDB" w:rsidRDefault="00330087"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lastRenderedPageBreak/>
        <w:t>According to biomedical waste (management and handling rules, 1998 of India</w:t>
      </w:r>
      <w:r w:rsidR="00091C50">
        <w:rPr>
          <w:rFonts w:ascii="Times New Roman" w:hAnsi="Times New Roman" w:cs="Times New Roman"/>
          <w:sz w:val="20"/>
          <w:szCs w:val="20"/>
          <w:lang w:val="en-US"/>
        </w:rPr>
        <w:t>)</w:t>
      </w:r>
      <w:r w:rsidRPr="00FD6CDB">
        <w:rPr>
          <w:rFonts w:ascii="Times New Roman" w:hAnsi="Times New Roman" w:cs="Times New Roman"/>
          <w:sz w:val="20"/>
          <w:szCs w:val="20"/>
          <w:lang w:val="en-US"/>
        </w:rPr>
        <w:t>. Waste which is generated during the diagnosis treatment or immunization as human beings or animals or in research</w:t>
      </w:r>
      <w:r w:rsidR="001A1CF6" w:rsidRPr="00FD6CDB">
        <w:rPr>
          <w:rFonts w:ascii="Times New Roman" w:hAnsi="Times New Roman" w:cs="Times New Roman"/>
          <w:sz w:val="20"/>
          <w:szCs w:val="20"/>
          <w:lang w:val="en-US"/>
        </w:rPr>
        <w:t xml:space="preserve"> activities pertaining There to or in the production or testing of biologicals.</w:t>
      </w:r>
      <w:r w:rsidR="00091C50">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scitotenv.2022.154416","ISSN":"18791026","PMID":"35276163","abstract":"Disposal of medical waste (MW) must be considered as a vital need to prevent the spread of pandemics during Coronavirus disease of the pandemic in 2019 (COVID-19) outbreak in the globe. In addition, many concerns have been raised due to the significant increase in the generation of MW in recent years. A structured evaluation is required as a framework for the quantifying of potential environmental impacts of the disposal of MW which ultimately leads to the realization of sustainable development goals (SDG). Life cycle assessment (LCA) is considered as a practical approach to examine environmental impacts of any potential processes during all stages of a product's life, including material mining, manufacturing, and delivery. As a result, LCA is known as a suitable method for evaluating environmental impacts for the disposal of MW. In this research, existing scenarios for MW with a unique approach to emergency scenarios for the management of COVID-19 medical waste (CMW) are investigated. In the next step, LCA and its stages are defined comprehensively with the CMW management approach. Moreover, ReCiPe2016 is the most up-to-date method for computing environmental damages in LCA. Then the application of this method for defined scenarios of CMW is examined, and interpretation of results is explained regarding some examples. In the last step, the process of selecting the best environmental-friendly scenario is illustrated by applying weighting analysis. Finally, it can be concluded that LCA can be considered as an effective method to evaluate the environmental burden of CMW management scenarios in present critical conditions of the world to support SDG.","author":[{"dropping-particle":"","family":"Nabavi-Pelesaraei","given":"Ashkan","non-dropping-particle":"","parse-names":false,"suffix":""},{"dropping-particle":"","family":"Mohammadkashi","given":"Naghmeh","non-dropping-particle":"","parse-names":false,"suffix":""},{"dropping-particle":"","family":"Naderloo","given":"Leila","non-dropping-particle":"","parse-names":false,"suffix":""},{"dropping-particle":"","family":"Abbasi","given":"Mahsa","non-dropping-particle":"","parse-names":false,"suffix":""},{"dropping-particle":"","family":"Chau","given":"Kwok wing","non-dropping-particle":"","parse-names":false,"suffix":""}],"container-title":"Science of the Total Environment","id":"ITEM-1","issued":{"date-parts":[["2022","6","25"]]},"publisher":"Elsevier B.V.","title":"Principal of environmental life cycle assessment for medical waste during COVID-19 outbreak to support sustainable development goals","type":"article-journal","volume":"827"},"uris":["http://www.mendeley.com/documents/?uuid=ede01510-d557-32ed-9dd2-2bf7d5026745"]}],"mendeley":{"formattedCitation":"[7]","plainTextFormattedCitation":"[7]","previouslyFormattedCitation":"[6]"},"properties":{"noteIndex":0},"schema":"https://github.com/citation-style-language/schema/raw/master/csl-citation.json"}</w:instrText>
      </w:r>
      <w:r w:rsidR="00091C50">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7]</w:t>
      </w:r>
      <w:r w:rsidR="00091C50">
        <w:rPr>
          <w:rFonts w:ascii="Times New Roman" w:hAnsi="Times New Roman" w:cs="Times New Roman"/>
          <w:sz w:val="20"/>
          <w:szCs w:val="20"/>
          <w:lang w:val="en-US"/>
        </w:rPr>
        <w:fldChar w:fldCharType="end"/>
      </w:r>
    </w:p>
    <w:p w14:paraId="6CB6A2ED" w14:textId="4B5C9D4D" w:rsidR="000825A6" w:rsidRDefault="001A1CF6" w:rsidP="00F3432C">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 xml:space="preserve">During pandemic a huge amount of medicinal product was used by people which in turn becomes household waste like </w:t>
      </w:r>
      <w:r w:rsidR="006F4FCC" w:rsidRPr="00FD6CDB">
        <w:rPr>
          <w:rFonts w:ascii="Times New Roman" w:hAnsi="Times New Roman" w:cs="Times New Roman"/>
          <w:sz w:val="20"/>
          <w:szCs w:val="20"/>
          <w:lang w:val="en-US"/>
        </w:rPr>
        <w:t>medicine, wrappers</w:t>
      </w:r>
      <w:r w:rsidRPr="00FD6CDB">
        <w:rPr>
          <w:rFonts w:ascii="Times New Roman" w:hAnsi="Times New Roman" w:cs="Times New Roman"/>
          <w:sz w:val="20"/>
          <w:szCs w:val="20"/>
          <w:lang w:val="en-US"/>
        </w:rPr>
        <w:t>, hand gloves and sanitizers</w:t>
      </w:r>
      <w:r w:rsidR="006F4FCC" w:rsidRPr="00FD6CDB">
        <w:rPr>
          <w:rFonts w:ascii="Times New Roman" w:hAnsi="Times New Roman" w:cs="Times New Roman"/>
          <w:sz w:val="20"/>
          <w:szCs w:val="20"/>
          <w:lang w:val="en-US"/>
        </w:rPr>
        <w:t>,</w:t>
      </w:r>
      <w:r w:rsidR="000825A6">
        <w:rPr>
          <w:rFonts w:ascii="Times New Roman" w:hAnsi="Times New Roman" w:cs="Times New Roman"/>
          <w:sz w:val="20"/>
          <w:szCs w:val="20"/>
          <w:lang w:val="en-US"/>
        </w:rPr>
        <w:t xml:space="preserve"> </w:t>
      </w:r>
      <w:r w:rsidR="006F4FCC" w:rsidRPr="00FD6CDB">
        <w:rPr>
          <w:rFonts w:ascii="Times New Roman" w:hAnsi="Times New Roman" w:cs="Times New Roman"/>
          <w:sz w:val="20"/>
          <w:szCs w:val="20"/>
          <w:lang w:val="en-US"/>
        </w:rPr>
        <w:t>Shield, mask, tissues, were among the things discarded in huge amount. The most important primary components of these waste are</w:t>
      </w:r>
      <w:r w:rsidR="00D06F41">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ijmmb.2021.03.003","ISSN":"19983646","PMID":"33766404","abstract":"COVID-19 pandemic and it's consequent biomedical waste is an unprecedented challenge worldwide. Biomedical waste generated during COVID-19 patient isolation, testing and care needs special consideration as it challenges the previous notion that only 15–20% of waste can be considered infectious. With establishment of new home quarantine facility, isolation/quarantine centres the chances of general waste getting contaminated with biomedical waste has increased exponentially. Through this systematic review the authors searched for all possible queries raised by different researchers on COVID19 waste management on Pubmed. A summary of all the different issues unique to COVID19 waste was prepared. Guidelines, rules and recommendation given by national and international agencies published till date were taken into account while trying to answer all the above questions raised by different studies. The key step in COVID19 waste management is segregation of biomedical waste from solid waste. Waste generated from COVID19 patients is like any other infectious waste, therefore creating public awareness about the COVID19 waste hazards and segregation at source is highlighted in all guidelines as a recommendation. These guidelines for management of waste generated during diagnostics and treatment of COVID-19 suspected or confirmed patients, are required to be followed in addition to existing practices under regulation. BMWM in COVID-19 context is a public health concern and is both a legal and social responsibility for all stakeholders.","author":[{"dropping-particle":"","family":"Capoor","given":"Malini R.","non-dropping-particle":"","parse-names":false,"suffix":""},{"dropping-particle":"","family":"Parida","given":"Annapurna","non-dropping-particle":"","parse-names":false,"suffix":""}],"container-title":"Indian Journal of Medical Microbiology","id":"ITEM-1","issue":"2","issued":{"date-parts":[["2021"]]},"page":"171-178","publisher":"Elsevier Ltd","title":"Current perspectives of biomedical waste management in context of COVID-19”","type":"article-journal","volume":"39"},"uris":["http://www.mendeley.com/documents/?uuid=64057fab-e8c0-478b-9470-9585733b47e2"]}],"mendeley":{"formattedCitation":"[8]","plainTextFormattedCitation":"[8]","previouslyFormattedCitation":"[7]"},"properties":{"noteIndex":0},"schema":"https://github.com/citation-style-language/schema/raw/master/csl-citation.json"}</w:instrText>
      </w:r>
      <w:r w:rsidR="00D06F41">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8]</w:t>
      </w:r>
      <w:r w:rsidR="00D06F41">
        <w:rPr>
          <w:rFonts w:ascii="Times New Roman" w:hAnsi="Times New Roman" w:cs="Times New Roman"/>
          <w:sz w:val="20"/>
          <w:szCs w:val="20"/>
          <w:lang w:val="en-US"/>
        </w:rPr>
        <w:fldChar w:fldCharType="end"/>
      </w:r>
      <w:r w:rsidR="006F4FCC" w:rsidRPr="00FD6CDB">
        <w:rPr>
          <w:rFonts w:ascii="Times New Roman" w:hAnsi="Times New Roman" w:cs="Times New Roman"/>
          <w:sz w:val="20"/>
          <w:szCs w:val="20"/>
          <w:lang w:val="en-US"/>
        </w:rPr>
        <w:t>:</w:t>
      </w:r>
    </w:p>
    <w:p w14:paraId="06C5089F" w14:textId="38A22D14" w:rsidR="006F4FCC" w:rsidRPr="000825A6" w:rsidRDefault="006F4FCC" w:rsidP="000825A6">
      <w:pPr>
        <w:pStyle w:val="ListParagraph"/>
        <w:numPr>
          <w:ilvl w:val="0"/>
          <w:numId w:val="11"/>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Plastic - 40-50%</w:t>
      </w:r>
    </w:p>
    <w:p w14:paraId="5F07261C" w14:textId="77777777" w:rsidR="006F4FCC" w:rsidRPr="000825A6" w:rsidRDefault="006F4FCC" w:rsidP="000825A6">
      <w:pPr>
        <w:pStyle w:val="ListParagraph"/>
        <w:numPr>
          <w:ilvl w:val="0"/>
          <w:numId w:val="11"/>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Textile – 15-30%</w:t>
      </w:r>
    </w:p>
    <w:p w14:paraId="08F72212" w14:textId="53686B61" w:rsidR="006F4FCC" w:rsidRPr="000825A6" w:rsidRDefault="006F4FCC" w:rsidP="000825A6">
      <w:pPr>
        <w:pStyle w:val="ListParagraph"/>
        <w:numPr>
          <w:ilvl w:val="0"/>
          <w:numId w:val="11"/>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Paper - 10-15%</w:t>
      </w:r>
    </w:p>
    <w:p w14:paraId="691DE2A3" w14:textId="72151960" w:rsidR="001A1CF6" w:rsidRPr="000825A6" w:rsidRDefault="006F4FCC" w:rsidP="000825A6">
      <w:pPr>
        <w:pStyle w:val="ListParagraph"/>
        <w:numPr>
          <w:ilvl w:val="0"/>
          <w:numId w:val="11"/>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Glass – 5-15%</w:t>
      </w:r>
    </w:p>
    <w:p w14:paraId="4D36DD00" w14:textId="47FD6BBB" w:rsidR="006F4FCC" w:rsidRPr="000825A6" w:rsidRDefault="006F4FCC" w:rsidP="000825A6">
      <w:pPr>
        <w:pStyle w:val="ListParagraph"/>
        <w:numPr>
          <w:ilvl w:val="0"/>
          <w:numId w:val="11"/>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Woodware- 3-10%</w:t>
      </w:r>
    </w:p>
    <w:p w14:paraId="7D158399" w14:textId="7AEA5B46" w:rsidR="006F4FCC" w:rsidRPr="000825A6" w:rsidRDefault="006F4FCC" w:rsidP="000825A6">
      <w:pPr>
        <w:pStyle w:val="ListParagraph"/>
        <w:numPr>
          <w:ilvl w:val="0"/>
          <w:numId w:val="11"/>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Rubber- 3-7%</w:t>
      </w:r>
    </w:p>
    <w:p w14:paraId="5B777414" w14:textId="489DDE16" w:rsidR="006F4FCC" w:rsidRPr="000825A6" w:rsidRDefault="006F4FCC" w:rsidP="000825A6">
      <w:pPr>
        <w:pStyle w:val="ListParagraph"/>
        <w:numPr>
          <w:ilvl w:val="0"/>
          <w:numId w:val="11"/>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Metal- 0.5-5%</w:t>
      </w:r>
    </w:p>
    <w:p w14:paraId="0775C6A9" w14:textId="524C6B57" w:rsidR="006F4FCC" w:rsidRPr="000825A6" w:rsidRDefault="006F4FCC" w:rsidP="000825A6">
      <w:pPr>
        <w:pStyle w:val="ListParagraph"/>
        <w:numPr>
          <w:ilvl w:val="0"/>
          <w:numId w:val="11"/>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Others- 10-15%</w:t>
      </w:r>
    </w:p>
    <w:p w14:paraId="339A3DBF" w14:textId="128CFB1E" w:rsidR="000825A6" w:rsidRDefault="006F4FCC" w:rsidP="000825A6">
      <w:pPr>
        <w:jc w:val="both"/>
        <w:rPr>
          <w:rFonts w:ascii="Times New Roman" w:hAnsi="Times New Roman" w:cs="Times New Roman"/>
          <w:sz w:val="20"/>
          <w:szCs w:val="20"/>
          <w:lang w:val="en-US"/>
        </w:rPr>
      </w:pPr>
      <w:r w:rsidRPr="00FD6CDB">
        <w:rPr>
          <w:rFonts w:ascii="Times New Roman" w:hAnsi="Times New Roman" w:cs="Times New Roman"/>
          <w:sz w:val="20"/>
          <w:szCs w:val="20"/>
          <w:lang w:val="en-US"/>
        </w:rPr>
        <w:t>These waste materials may have viruses and they are capable of transmitting the infection To living beings.</w:t>
      </w:r>
      <w:r w:rsidR="000825A6" w:rsidRPr="000825A6">
        <w:rPr>
          <w:rFonts w:ascii="Times New Roman" w:hAnsi="Times New Roman" w:cs="Times New Roman"/>
          <w:sz w:val="20"/>
          <w:szCs w:val="20"/>
          <w:lang w:val="en-US"/>
        </w:rPr>
        <w:t xml:space="preserve"> </w:t>
      </w:r>
      <w:r w:rsidR="000825A6">
        <w:rPr>
          <w:rFonts w:ascii="Times New Roman" w:hAnsi="Times New Roman" w:cs="Times New Roman"/>
          <w:sz w:val="20"/>
          <w:szCs w:val="20"/>
          <w:lang w:val="en-US"/>
        </w:rPr>
        <w:t>Colour coded criteria for the correct disposal of biomedical waste:</w:t>
      </w:r>
      <w:r w:rsidR="00262C47">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31031/sbb.2018.01.000522","abstract":"Biomedical waste is highly hazardous which can give rise to serious diseases that may be fatal; therefore it is a matter of global concern. Biomedical waste management is of great importance to reduce the serious health implications. This article deals with the basic issues of biomedical waste disposal and management of biomedical waste. Its purpose is to spread knowledge among the personnel involved in health care services to prevent transmission of the diseases in the society and to protect public health and environment.","author":[{"dropping-particle":"","family":"Sharma","given":"Preeti","non-dropping-particle":"","parse-names":false,"suffix":""}],"container-title":"Significances of Bioengineering &amp; Biosciences","id":"ITEM-1","issue":"5","issued":{"date-parts":[["2018"]]},"title":"A Review on Biomedical Waste and its Management","type":"article-journal","volume":"1"},"uris":["http://www.mendeley.com/documents/?uuid=fe344d62-32af-4e22-ba84-529857a430aa"]}],"mendeley":{"formattedCitation":"[9]","plainTextFormattedCitation":"[9]","previouslyFormattedCitation":"[8]"},"properties":{"noteIndex":0},"schema":"https://github.com/citation-style-language/schema/raw/master/csl-citation.json"}</w:instrText>
      </w:r>
      <w:r w:rsidR="00262C47">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9]</w:t>
      </w:r>
      <w:r w:rsidR="00262C47">
        <w:rPr>
          <w:rFonts w:ascii="Times New Roman" w:hAnsi="Times New Roman" w:cs="Times New Roman"/>
          <w:sz w:val="20"/>
          <w:szCs w:val="20"/>
          <w:lang w:val="en-US"/>
        </w:rPr>
        <w:fldChar w:fldCharType="end"/>
      </w:r>
      <w:r w:rsidR="00262C47">
        <w:rPr>
          <w:rFonts w:ascii="Times New Roman" w:hAnsi="Times New Roman" w:cs="Times New Roman"/>
          <w:sz w:val="20"/>
          <w:szCs w:val="20"/>
          <w:lang w:val="en-US"/>
        </w:rPr>
        <w:t xml:space="preserve"> </w:t>
      </w:r>
    </w:p>
    <w:p w14:paraId="3F3FA9DE" w14:textId="77777777" w:rsidR="000825A6" w:rsidRPr="000825A6" w:rsidRDefault="000825A6" w:rsidP="000825A6">
      <w:pPr>
        <w:pStyle w:val="ListParagraph"/>
        <w:numPr>
          <w:ilvl w:val="0"/>
          <w:numId w:val="10"/>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Yellow</w:t>
      </w:r>
    </w:p>
    <w:p w14:paraId="08648F8E" w14:textId="77777777" w:rsidR="000825A6" w:rsidRPr="000825A6" w:rsidRDefault="000825A6" w:rsidP="000825A6">
      <w:pPr>
        <w:pStyle w:val="ListParagraph"/>
        <w:numPr>
          <w:ilvl w:val="0"/>
          <w:numId w:val="10"/>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Red</w:t>
      </w:r>
    </w:p>
    <w:p w14:paraId="14E3EF43" w14:textId="77777777" w:rsidR="000825A6" w:rsidRPr="000825A6" w:rsidRDefault="000825A6" w:rsidP="000825A6">
      <w:pPr>
        <w:pStyle w:val="ListParagraph"/>
        <w:numPr>
          <w:ilvl w:val="0"/>
          <w:numId w:val="10"/>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Blue</w:t>
      </w:r>
    </w:p>
    <w:p w14:paraId="075EAB6B" w14:textId="77777777" w:rsidR="000825A6" w:rsidRPr="000825A6" w:rsidRDefault="000825A6" w:rsidP="000825A6">
      <w:pPr>
        <w:pStyle w:val="ListParagraph"/>
        <w:numPr>
          <w:ilvl w:val="0"/>
          <w:numId w:val="10"/>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White</w:t>
      </w:r>
    </w:p>
    <w:p w14:paraId="55E2E5B0" w14:textId="77777777" w:rsidR="000825A6" w:rsidRPr="000825A6" w:rsidRDefault="000825A6" w:rsidP="000825A6">
      <w:pPr>
        <w:pStyle w:val="ListParagraph"/>
        <w:numPr>
          <w:ilvl w:val="0"/>
          <w:numId w:val="10"/>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Black</w:t>
      </w:r>
    </w:p>
    <w:p w14:paraId="7C926527" w14:textId="77777777" w:rsidR="000825A6" w:rsidRDefault="000825A6" w:rsidP="000825A6">
      <w:pPr>
        <w:pStyle w:val="ListParagraph"/>
        <w:numPr>
          <w:ilvl w:val="0"/>
          <w:numId w:val="10"/>
        </w:numPr>
        <w:jc w:val="both"/>
        <w:rPr>
          <w:rFonts w:ascii="Times New Roman" w:hAnsi="Times New Roman" w:cs="Times New Roman"/>
          <w:sz w:val="20"/>
          <w:szCs w:val="20"/>
          <w:lang w:val="en-US"/>
        </w:rPr>
      </w:pPr>
      <w:r w:rsidRPr="000825A6">
        <w:rPr>
          <w:rFonts w:ascii="Times New Roman" w:hAnsi="Times New Roman" w:cs="Times New Roman"/>
          <w:sz w:val="20"/>
          <w:szCs w:val="20"/>
          <w:lang w:val="en-US"/>
        </w:rPr>
        <w:t>Green</w:t>
      </w:r>
    </w:p>
    <w:tbl>
      <w:tblPr>
        <w:tblStyle w:val="GridTable1Light"/>
        <w:tblpPr w:leftFromText="180" w:rightFromText="180" w:vertAnchor="page" w:horzAnchor="margin" w:tblpY="7105"/>
        <w:tblW w:w="0" w:type="auto"/>
        <w:tblLook w:val="04A0" w:firstRow="1" w:lastRow="0" w:firstColumn="1" w:lastColumn="0" w:noHBand="0" w:noVBand="1"/>
      </w:tblPr>
      <w:tblGrid>
        <w:gridCol w:w="1233"/>
        <w:gridCol w:w="1320"/>
        <w:gridCol w:w="1652"/>
        <w:gridCol w:w="2348"/>
        <w:gridCol w:w="2463"/>
      </w:tblGrid>
      <w:tr w:rsidR="00C232B5" w14:paraId="6EF86E43" w14:textId="77777777" w:rsidTr="00C232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3" w:type="dxa"/>
          </w:tcPr>
          <w:p w14:paraId="49709489" w14:textId="77777777" w:rsidR="00C232B5" w:rsidRDefault="00C232B5" w:rsidP="00C232B5">
            <w:r>
              <w:t>S.No</w:t>
            </w:r>
          </w:p>
        </w:tc>
        <w:tc>
          <w:tcPr>
            <w:tcW w:w="1320" w:type="dxa"/>
          </w:tcPr>
          <w:p w14:paraId="7EFF2C93" w14:textId="77777777" w:rsidR="00C232B5" w:rsidRDefault="00C232B5" w:rsidP="00C232B5">
            <w:pPr>
              <w:cnfStyle w:val="100000000000" w:firstRow="1" w:lastRow="0" w:firstColumn="0" w:lastColumn="0" w:oddVBand="0" w:evenVBand="0" w:oddHBand="0" w:evenHBand="0" w:firstRowFirstColumn="0" w:firstRowLastColumn="0" w:lastRowFirstColumn="0" w:lastRowLastColumn="0"/>
            </w:pPr>
            <w:r>
              <w:t>Colour coding</w:t>
            </w:r>
          </w:p>
        </w:tc>
        <w:tc>
          <w:tcPr>
            <w:tcW w:w="1652" w:type="dxa"/>
          </w:tcPr>
          <w:p w14:paraId="1E5DF752" w14:textId="77777777" w:rsidR="00C232B5" w:rsidRDefault="00C232B5" w:rsidP="00C232B5">
            <w:pPr>
              <w:cnfStyle w:val="100000000000" w:firstRow="1" w:lastRow="0" w:firstColumn="0" w:lastColumn="0" w:oddVBand="0" w:evenVBand="0" w:oddHBand="0" w:evenHBand="0" w:firstRowFirstColumn="0" w:firstRowLastColumn="0" w:lastRowFirstColumn="0" w:lastRowLastColumn="0"/>
            </w:pPr>
            <w:r>
              <w:t>Waste content</w:t>
            </w:r>
          </w:p>
        </w:tc>
        <w:tc>
          <w:tcPr>
            <w:tcW w:w="2348" w:type="dxa"/>
          </w:tcPr>
          <w:p w14:paraId="15E5B845" w14:textId="77777777" w:rsidR="00C232B5" w:rsidRDefault="00C232B5" w:rsidP="00C232B5">
            <w:pPr>
              <w:cnfStyle w:val="100000000000" w:firstRow="1" w:lastRow="0" w:firstColumn="0" w:lastColumn="0" w:oddVBand="0" w:evenVBand="0" w:oddHBand="0" w:evenHBand="0" w:firstRowFirstColumn="0" w:firstRowLastColumn="0" w:lastRowFirstColumn="0" w:lastRowLastColumn="0"/>
            </w:pPr>
            <w:r>
              <w:t>Components</w:t>
            </w:r>
          </w:p>
        </w:tc>
        <w:tc>
          <w:tcPr>
            <w:tcW w:w="2463" w:type="dxa"/>
          </w:tcPr>
          <w:p w14:paraId="28DADA60" w14:textId="77777777" w:rsidR="00C232B5" w:rsidRDefault="00C232B5" w:rsidP="00C232B5">
            <w:pPr>
              <w:cnfStyle w:val="100000000000" w:firstRow="1" w:lastRow="0" w:firstColumn="0" w:lastColumn="0" w:oddVBand="0" w:evenVBand="0" w:oddHBand="0" w:evenHBand="0" w:firstRowFirstColumn="0" w:firstRowLastColumn="0" w:lastRowFirstColumn="0" w:lastRowLastColumn="0"/>
            </w:pPr>
            <w:r>
              <w:t>Methods and treatment of disposal</w:t>
            </w:r>
          </w:p>
        </w:tc>
      </w:tr>
      <w:tr w:rsidR="00C232B5" w14:paraId="2F2DDAF9" w14:textId="77777777" w:rsidTr="00C232B5">
        <w:tc>
          <w:tcPr>
            <w:cnfStyle w:val="001000000000" w:firstRow="0" w:lastRow="0" w:firstColumn="1" w:lastColumn="0" w:oddVBand="0" w:evenVBand="0" w:oddHBand="0" w:evenHBand="0" w:firstRowFirstColumn="0" w:firstRowLastColumn="0" w:lastRowFirstColumn="0" w:lastRowLastColumn="0"/>
            <w:tcW w:w="1233" w:type="dxa"/>
          </w:tcPr>
          <w:p w14:paraId="4BAAF4EE" w14:textId="77777777" w:rsidR="00C232B5" w:rsidRDefault="00C232B5" w:rsidP="00C232B5">
            <w:r>
              <w:t>1</w:t>
            </w:r>
          </w:p>
        </w:tc>
        <w:tc>
          <w:tcPr>
            <w:tcW w:w="1320" w:type="dxa"/>
            <w:shd w:val="clear" w:color="auto" w:fill="FFFF00"/>
          </w:tcPr>
          <w:p w14:paraId="78831A36"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Yellow</w:t>
            </w:r>
          </w:p>
        </w:tc>
        <w:tc>
          <w:tcPr>
            <w:tcW w:w="1652" w:type="dxa"/>
          </w:tcPr>
          <w:p w14:paraId="58917BF5"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Animal waste</w:t>
            </w:r>
          </w:p>
        </w:tc>
        <w:tc>
          <w:tcPr>
            <w:tcW w:w="2348" w:type="dxa"/>
          </w:tcPr>
          <w:p w14:paraId="604D4709"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It consist of body parts,tissues and bleeding parts</w:t>
            </w:r>
          </w:p>
        </w:tc>
        <w:tc>
          <w:tcPr>
            <w:tcW w:w="2463" w:type="dxa"/>
          </w:tcPr>
          <w:p w14:paraId="0FAB06BB"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Deep burial/incineration</w:t>
            </w:r>
          </w:p>
        </w:tc>
      </w:tr>
      <w:tr w:rsidR="00C232B5" w14:paraId="05F92BA5" w14:textId="77777777" w:rsidTr="00C232B5">
        <w:tc>
          <w:tcPr>
            <w:cnfStyle w:val="001000000000" w:firstRow="0" w:lastRow="0" w:firstColumn="1" w:lastColumn="0" w:oddVBand="0" w:evenVBand="0" w:oddHBand="0" w:evenHBand="0" w:firstRowFirstColumn="0" w:firstRowLastColumn="0" w:lastRowFirstColumn="0" w:lastRowLastColumn="0"/>
            <w:tcW w:w="1233" w:type="dxa"/>
          </w:tcPr>
          <w:p w14:paraId="0D364E4A" w14:textId="77777777" w:rsidR="00C232B5" w:rsidRDefault="00C232B5" w:rsidP="00C232B5">
            <w:r>
              <w:t>2</w:t>
            </w:r>
          </w:p>
        </w:tc>
        <w:tc>
          <w:tcPr>
            <w:tcW w:w="1320" w:type="dxa"/>
            <w:shd w:val="clear" w:color="auto" w:fill="FFFF00"/>
          </w:tcPr>
          <w:p w14:paraId="77661976"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Yellow</w:t>
            </w:r>
          </w:p>
        </w:tc>
        <w:tc>
          <w:tcPr>
            <w:tcW w:w="1652" w:type="dxa"/>
          </w:tcPr>
          <w:p w14:paraId="22EBC6FE"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Biotechnology and microbiology waste</w:t>
            </w:r>
          </w:p>
        </w:tc>
        <w:tc>
          <w:tcPr>
            <w:tcW w:w="2348" w:type="dxa"/>
          </w:tcPr>
          <w:p w14:paraId="4A3DD351"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Laboratory waste such as cultures and microoraganisms specimen</w:t>
            </w:r>
          </w:p>
        </w:tc>
        <w:tc>
          <w:tcPr>
            <w:tcW w:w="2463" w:type="dxa"/>
          </w:tcPr>
          <w:p w14:paraId="40E0AA7C"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Micro waving/ local autoclaving</w:t>
            </w:r>
          </w:p>
        </w:tc>
      </w:tr>
      <w:tr w:rsidR="00C232B5" w14:paraId="5B23B39A" w14:textId="77777777" w:rsidTr="00C232B5">
        <w:tc>
          <w:tcPr>
            <w:cnfStyle w:val="001000000000" w:firstRow="0" w:lastRow="0" w:firstColumn="1" w:lastColumn="0" w:oddVBand="0" w:evenVBand="0" w:oddHBand="0" w:evenHBand="0" w:firstRowFirstColumn="0" w:firstRowLastColumn="0" w:lastRowFirstColumn="0" w:lastRowLastColumn="0"/>
            <w:tcW w:w="1233" w:type="dxa"/>
          </w:tcPr>
          <w:p w14:paraId="430C0F31" w14:textId="77777777" w:rsidR="00C232B5" w:rsidRDefault="00C232B5" w:rsidP="00C232B5">
            <w:r>
              <w:t>3</w:t>
            </w:r>
          </w:p>
        </w:tc>
        <w:tc>
          <w:tcPr>
            <w:tcW w:w="1320" w:type="dxa"/>
            <w:shd w:val="clear" w:color="auto" w:fill="FFFF00"/>
          </w:tcPr>
          <w:p w14:paraId="40AF91C2"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Yellow</w:t>
            </w:r>
          </w:p>
        </w:tc>
        <w:tc>
          <w:tcPr>
            <w:tcW w:w="1652" w:type="dxa"/>
          </w:tcPr>
          <w:p w14:paraId="2A7799D7"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Human Anatomical waste</w:t>
            </w:r>
          </w:p>
        </w:tc>
        <w:tc>
          <w:tcPr>
            <w:tcW w:w="2348" w:type="dxa"/>
          </w:tcPr>
          <w:p w14:paraId="4955A931"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Human oragns,tissues and body parts</w:t>
            </w:r>
          </w:p>
        </w:tc>
        <w:tc>
          <w:tcPr>
            <w:tcW w:w="2463" w:type="dxa"/>
          </w:tcPr>
          <w:p w14:paraId="76489FB4"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Deep burial/incineration</w:t>
            </w:r>
          </w:p>
        </w:tc>
      </w:tr>
      <w:tr w:rsidR="00C232B5" w14:paraId="4D302389" w14:textId="77777777" w:rsidTr="00C232B5">
        <w:tc>
          <w:tcPr>
            <w:cnfStyle w:val="001000000000" w:firstRow="0" w:lastRow="0" w:firstColumn="1" w:lastColumn="0" w:oddVBand="0" w:evenVBand="0" w:oddHBand="0" w:evenHBand="0" w:firstRowFirstColumn="0" w:firstRowLastColumn="0" w:lastRowFirstColumn="0" w:lastRowLastColumn="0"/>
            <w:tcW w:w="1233" w:type="dxa"/>
          </w:tcPr>
          <w:p w14:paraId="03ADF47D" w14:textId="77777777" w:rsidR="00C232B5" w:rsidRDefault="00C232B5" w:rsidP="00C232B5">
            <w:r>
              <w:t>4</w:t>
            </w:r>
          </w:p>
        </w:tc>
        <w:tc>
          <w:tcPr>
            <w:tcW w:w="1320" w:type="dxa"/>
            <w:shd w:val="clear" w:color="auto" w:fill="00B0F0"/>
          </w:tcPr>
          <w:p w14:paraId="43891535"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Blue</w:t>
            </w:r>
          </w:p>
        </w:tc>
        <w:tc>
          <w:tcPr>
            <w:tcW w:w="1652" w:type="dxa"/>
          </w:tcPr>
          <w:p w14:paraId="7CFF7C20"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Solid waste</w:t>
            </w:r>
          </w:p>
        </w:tc>
        <w:tc>
          <w:tcPr>
            <w:tcW w:w="2348" w:type="dxa"/>
          </w:tcPr>
          <w:p w14:paraId="7049CAB6"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Wastes other than waste sharps such as I.V set</w:t>
            </w:r>
          </w:p>
        </w:tc>
        <w:tc>
          <w:tcPr>
            <w:tcW w:w="2463" w:type="dxa"/>
          </w:tcPr>
          <w:p w14:paraId="59F2A851"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Chemical treatments/Disinfectants</w:t>
            </w:r>
          </w:p>
        </w:tc>
      </w:tr>
      <w:tr w:rsidR="00C232B5" w14:paraId="62DE0A49" w14:textId="77777777" w:rsidTr="00C232B5">
        <w:tc>
          <w:tcPr>
            <w:cnfStyle w:val="001000000000" w:firstRow="0" w:lastRow="0" w:firstColumn="1" w:lastColumn="0" w:oddVBand="0" w:evenVBand="0" w:oddHBand="0" w:evenHBand="0" w:firstRowFirstColumn="0" w:firstRowLastColumn="0" w:lastRowFirstColumn="0" w:lastRowLastColumn="0"/>
            <w:tcW w:w="1233" w:type="dxa"/>
          </w:tcPr>
          <w:p w14:paraId="4AD01F21" w14:textId="77777777" w:rsidR="00C232B5" w:rsidRDefault="00C232B5" w:rsidP="00C232B5">
            <w:r>
              <w:t>5</w:t>
            </w:r>
          </w:p>
        </w:tc>
        <w:tc>
          <w:tcPr>
            <w:tcW w:w="1320" w:type="dxa"/>
          </w:tcPr>
          <w:p w14:paraId="2D46FF18"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White</w:t>
            </w:r>
          </w:p>
        </w:tc>
        <w:tc>
          <w:tcPr>
            <w:tcW w:w="1652" w:type="dxa"/>
          </w:tcPr>
          <w:p w14:paraId="17B507D9"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Liquid waste</w:t>
            </w:r>
          </w:p>
        </w:tc>
        <w:tc>
          <w:tcPr>
            <w:tcW w:w="2348" w:type="dxa"/>
          </w:tcPr>
          <w:p w14:paraId="16FAD84A"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Waste from laboratories and research labs</w:t>
            </w:r>
          </w:p>
        </w:tc>
        <w:tc>
          <w:tcPr>
            <w:tcW w:w="2463" w:type="dxa"/>
          </w:tcPr>
          <w:p w14:paraId="30485B29"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Disinfection by chemical treatment and disposal into drains</w:t>
            </w:r>
          </w:p>
        </w:tc>
      </w:tr>
      <w:tr w:rsidR="00C232B5" w14:paraId="18A0B4EB" w14:textId="77777777" w:rsidTr="00C232B5">
        <w:tc>
          <w:tcPr>
            <w:cnfStyle w:val="001000000000" w:firstRow="0" w:lastRow="0" w:firstColumn="1" w:lastColumn="0" w:oddVBand="0" w:evenVBand="0" w:oddHBand="0" w:evenHBand="0" w:firstRowFirstColumn="0" w:firstRowLastColumn="0" w:lastRowFirstColumn="0" w:lastRowLastColumn="0"/>
            <w:tcW w:w="1233" w:type="dxa"/>
          </w:tcPr>
          <w:p w14:paraId="7B3D7CEA" w14:textId="77777777" w:rsidR="00C232B5" w:rsidRDefault="00C232B5" w:rsidP="00C232B5">
            <w:r>
              <w:t>6</w:t>
            </w:r>
          </w:p>
        </w:tc>
        <w:tc>
          <w:tcPr>
            <w:tcW w:w="1320" w:type="dxa"/>
            <w:shd w:val="clear" w:color="auto" w:fill="171717" w:themeFill="background2" w:themeFillShade="1A"/>
          </w:tcPr>
          <w:p w14:paraId="00EE1A84"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Black</w:t>
            </w:r>
          </w:p>
        </w:tc>
        <w:tc>
          <w:tcPr>
            <w:tcW w:w="1652" w:type="dxa"/>
          </w:tcPr>
          <w:p w14:paraId="497BF705"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Chemical waste</w:t>
            </w:r>
          </w:p>
        </w:tc>
        <w:tc>
          <w:tcPr>
            <w:tcW w:w="2348" w:type="dxa"/>
          </w:tcPr>
          <w:p w14:paraId="33C05615"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Chemicals which was used in disinfection ,insecticides</w:t>
            </w:r>
          </w:p>
        </w:tc>
        <w:tc>
          <w:tcPr>
            <w:tcW w:w="2463" w:type="dxa"/>
          </w:tcPr>
          <w:p w14:paraId="74B32BB5"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Disposed into drains after chemical treatment</w:t>
            </w:r>
          </w:p>
        </w:tc>
      </w:tr>
      <w:tr w:rsidR="00C232B5" w14:paraId="7B852C1E" w14:textId="77777777" w:rsidTr="00C232B5">
        <w:tc>
          <w:tcPr>
            <w:cnfStyle w:val="001000000000" w:firstRow="0" w:lastRow="0" w:firstColumn="1" w:lastColumn="0" w:oddVBand="0" w:evenVBand="0" w:oddHBand="0" w:evenHBand="0" w:firstRowFirstColumn="0" w:firstRowLastColumn="0" w:lastRowFirstColumn="0" w:lastRowLastColumn="0"/>
            <w:tcW w:w="1233" w:type="dxa"/>
          </w:tcPr>
          <w:p w14:paraId="68496014" w14:textId="77777777" w:rsidR="00C232B5" w:rsidRDefault="00C232B5" w:rsidP="00C232B5">
            <w:r>
              <w:t>7</w:t>
            </w:r>
          </w:p>
        </w:tc>
        <w:tc>
          <w:tcPr>
            <w:tcW w:w="1320" w:type="dxa"/>
            <w:shd w:val="clear" w:color="auto" w:fill="FF0000"/>
          </w:tcPr>
          <w:p w14:paraId="61F7CEC2"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Red</w:t>
            </w:r>
          </w:p>
        </w:tc>
        <w:tc>
          <w:tcPr>
            <w:tcW w:w="1652" w:type="dxa"/>
          </w:tcPr>
          <w:p w14:paraId="7AC3CD1A"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Plastic waste</w:t>
            </w:r>
          </w:p>
        </w:tc>
        <w:tc>
          <w:tcPr>
            <w:tcW w:w="2348" w:type="dxa"/>
          </w:tcPr>
          <w:p w14:paraId="44A05C7A"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Syringe ,gloves and infected plastics</w:t>
            </w:r>
          </w:p>
        </w:tc>
        <w:tc>
          <w:tcPr>
            <w:tcW w:w="2463" w:type="dxa"/>
          </w:tcPr>
          <w:p w14:paraId="57087BE0" w14:textId="77777777" w:rsidR="00C232B5" w:rsidRDefault="00C232B5" w:rsidP="00C232B5">
            <w:pPr>
              <w:cnfStyle w:val="000000000000" w:firstRow="0" w:lastRow="0" w:firstColumn="0" w:lastColumn="0" w:oddVBand="0" w:evenVBand="0" w:oddHBand="0" w:evenHBand="0" w:firstRowFirstColumn="0" w:firstRowLastColumn="0" w:lastRowFirstColumn="0" w:lastRowLastColumn="0"/>
            </w:pPr>
            <w:r>
              <w:t>Deep burial/secured land filling</w:t>
            </w:r>
          </w:p>
        </w:tc>
      </w:tr>
    </w:tbl>
    <w:p w14:paraId="4B402E5F" w14:textId="77777777" w:rsidR="00D27D83" w:rsidRDefault="00D27D83" w:rsidP="00D27D83">
      <w:pPr>
        <w:jc w:val="both"/>
        <w:rPr>
          <w:rFonts w:ascii="Times New Roman" w:hAnsi="Times New Roman" w:cs="Times New Roman"/>
          <w:sz w:val="20"/>
          <w:szCs w:val="20"/>
          <w:lang w:val="en-US"/>
        </w:rPr>
      </w:pPr>
    </w:p>
    <w:p w14:paraId="3FEE8C0B" w14:textId="256F98AC" w:rsidR="00D27D83" w:rsidRPr="00C232B5" w:rsidRDefault="00C232B5" w:rsidP="00C232B5">
      <w:pPr>
        <w:jc w:val="center"/>
        <w:rPr>
          <w:rFonts w:ascii="Times New Roman" w:hAnsi="Times New Roman" w:cs="Times New Roman"/>
          <w:b/>
          <w:bCs/>
          <w:sz w:val="20"/>
          <w:szCs w:val="20"/>
          <w:lang w:val="en-US"/>
        </w:rPr>
      </w:pPr>
      <w:r w:rsidRPr="00C232B5">
        <w:rPr>
          <w:rFonts w:ascii="Times New Roman" w:hAnsi="Times New Roman" w:cs="Times New Roman"/>
          <w:b/>
          <w:bCs/>
          <w:sz w:val="20"/>
          <w:szCs w:val="20"/>
          <w:lang w:val="en-US"/>
        </w:rPr>
        <w:t>Table 1 colour coded criteria</w:t>
      </w:r>
    </w:p>
    <w:p w14:paraId="5BF57B43" w14:textId="77777777" w:rsidR="00D27D83" w:rsidRDefault="00D27D83" w:rsidP="00D27D83">
      <w:pPr>
        <w:jc w:val="both"/>
        <w:rPr>
          <w:rFonts w:ascii="Times New Roman" w:hAnsi="Times New Roman" w:cs="Times New Roman"/>
          <w:sz w:val="20"/>
          <w:szCs w:val="20"/>
          <w:lang w:val="en-US"/>
        </w:rPr>
      </w:pPr>
    </w:p>
    <w:p w14:paraId="11274B14" w14:textId="77777777" w:rsidR="00D27D83" w:rsidRDefault="00D27D83" w:rsidP="00D27D83">
      <w:pPr>
        <w:jc w:val="both"/>
        <w:rPr>
          <w:rFonts w:ascii="Times New Roman" w:hAnsi="Times New Roman" w:cs="Times New Roman"/>
          <w:sz w:val="20"/>
          <w:szCs w:val="20"/>
          <w:lang w:val="en-US"/>
        </w:rPr>
      </w:pPr>
    </w:p>
    <w:p w14:paraId="75DD0FDD" w14:textId="77777777" w:rsidR="00755ED3" w:rsidRDefault="00755ED3" w:rsidP="00B3566C">
      <w:pPr>
        <w:rPr>
          <w:rFonts w:ascii="Times New Roman" w:hAnsi="Times New Roman" w:cs="Times New Roman"/>
          <w:sz w:val="20"/>
          <w:szCs w:val="20"/>
          <w:lang w:val="en-US"/>
        </w:rPr>
      </w:pPr>
    </w:p>
    <w:p w14:paraId="62A6A61C" w14:textId="77777777" w:rsidR="00C232B5" w:rsidRDefault="00C232B5" w:rsidP="00B3566C">
      <w:pPr>
        <w:rPr>
          <w:rFonts w:ascii="Times New Roman" w:hAnsi="Times New Roman" w:cs="Times New Roman"/>
          <w:sz w:val="20"/>
          <w:szCs w:val="20"/>
          <w:lang w:val="en-US"/>
        </w:rPr>
      </w:pPr>
    </w:p>
    <w:p w14:paraId="075CB3EC" w14:textId="71A952FB" w:rsidR="00B3566C" w:rsidRPr="00755ED3" w:rsidRDefault="00B3566C" w:rsidP="00755ED3">
      <w:pPr>
        <w:pStyle w:val="ListParagraph"/>
        <w:numPr>
          <w:ilvl w:val="0"/>
          <w:numId w:val="17"/>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Duties of Governing bodies in  waste management during covid-19:</w:t>
      </w:r>
    </w:p>
    <w:p w14:paraId="687E90B8" w14:textId="0DA87B9D" w:rsidR="00B3566C" w:rsidRDefault="00B3566C" w:rsidP="00B3566C">
      <w:pPr>
        <w:rPr>
          <w:rFonts w:ascii="Times New Roman" w:hAnsi="Times New Roman" w:cs="Times New Roman"/>
          <w:sz w:val="20"/>
          <w:szCs w:val="20"/>
          <w:lang w:val="en-US"/>
        </w:rPr>
      </w:pPr>
      <w:r>
        <w:rPr>
          <w:rFonts w:ascii="Times New Roman" w:hAnsi="Times New Roman" w:cs="Times New Roman"/>
          <w:sz w:val="20"/>
          <w:szCs w:val="20"/>
          <w:lang w:val="en-US"/>
        </w:rPr>
        <w:t>Governing bodies such as:</w:t>
      </w:r>
    </w:p>
    <w:p w14:paraId="139AF4AE" w14:textId="2A83E761" w:rsidR="00B3566C" w:rsidRPr="00B3566C" w:rsidRDefault="00B3566C" w:rsidP="00B3566C">
      <w:pPr>
        <w:pStyle w:val="ListParagraph"/>
        <w:numPr>
          <w:ilvl w:val="0"/>
          <w:numId w:val="12"/>
        </w:numPr>
        <w:rPr>
          <w:rFonts w:ascii="Times New Roman" w:hAnsi="Times New Roman" w:cs="Times New Roman"/>
          <w:sz w:val="20"/>
          <w:szCs w:val="20"/>
          <w:lang w:val="en-US"/>
        </w:rPr>
      </w:pPr>
      <w:r w:rsidRPr="00B3566C">
        <w:rPr>
          <w:rFonts w:ascii="Times New Roman" w:hAnsi="Times New Roman" w:cs="Times New Roman"/>
          <w:sz w:val="20"/>
          <w:szCs w:val="20"/>
          <w:lang w:val="en-US"/>
        </w:rPr>
        <w:t>CBWTF(Common biomedical waste treatment and disposal.facility.CO)</w:t>
      </w:r>
    </w:p>
    <w:p w14:paraId="21503A60" w14:textId="0596C863" w:rsidR="00B3566C" w:rsidRPr="00B3566C" w:rsidRDefault="00B3566C" w:rsidP="00B3566C">
      <w:pPr>
        <w:pStyle w:val="ListParagraph"/>
        <w:numPr>
          <w:ilvl w:val="0"/>
          <w:numId w:val="12"/>
        </w:numPr>
        <w:rPr>
          <w:rFonts w:ascii="Times New Roman" w:hAnsi="Times New Roman" w:cs="Times New Roman"/>
          <w:sz w:val="20"/>
          <w:szCs w:val="20"/>
          <w:lang w:val="en-US"/>
        </w:rPr>
      </w:pPr>
      <w:r w:rsidRPr="00B3566C">
        <w:rPr>
          <w:rFonts w:ascii="Times New Roman" w:hAnsi="Times New Roman" w:cs="Times New Roman"/>
          <w:sz w:val="20"/>
          <w:szCs w:val="20"/>
          <w:lang w:val="en-US"/>
        </w:rPr>
        <w:t>SPCB(State pollution control board)</w:t>
      </w:r>
    </w:p>
    <w:p w14:paraId="65E0802E" w14:textId="6DF13480" w:rsidR="00B3566C" w:rsidRDefault="00B3566C" w:rsidP="00B3566C">
      <w:pPr>
        <w:pStyle w:val="ListParagraph"/>
        <w:numPr>
          <w:ilvl w:val="0"/>
          <w:numId w:val="12"/>
        </w:numPr>
        <w:rPr>
          <w:rFonts w:ascii="Times New Roman" w:hAnsi="Times New Roman" w:cs="Times New Roman"/>
          <w:sz w:val="20"/>
          <w:szCs w:val="20"/>
          <w:lang w:val="en-US"/>
        </w:rPr>
      </w:pPr>
      <w:r w:rsidRPr="00B3566C">
        <w:rPr>
          <w:rFonts w:ascii="Times New Roman" w:hAnsi="Times New Roman" w:cs="Times New Roman"/>
          <w:sz w:val="20"/>
          <w:szCs w:val="20"/>
          <w:lang w:val="en-US"/>
        </w:rPr>
        <w:t>ULB(Urban local body)</w:t>
      </w:r>
    </w:p>
    <w:p w14:paraId="5977F7E0" w14:textId="77777777" w:rsidR="00B3566C" w:rsidRPr="00B3566C" w:rsidRDefault="00B3566C" w:rsidP="00B3566C">
      <w:pPr>
        <w:pStyle w:val="ListParagraph"/>
        <w:rPr>
          <w:rFonts w:ascii="Times New Roman" w:hAnsi="Times New Roman" w:cs="Times New Roman"/>
          <w:sz w:val="20"/>
          <w:szCs w:val="20"/>
          <w:lang w:val="en-US"/>
        </w:rPr>
      </w:pPr>
    </w:p>
    <w:p w14:paraId="1E151891" w14:textId="665C08B1" w:rsidR="00B3566C" w:rsidRDefault="00B3566C" w:rsidP="00B3566C">
      <w:pPr>
        <w:rPr>
          <w:rFonts w:ascii="Times New Roman" w:hAnsi="Times New Roman" w:cs="Times New Roman"/>
          <w:sz w:val="20"/>
          <w:szCs w:val="20"/>
          <w:lang w:val="en-US"/>
        </w:rPr>
      </w:pPr>
      <w:r>
        <w:rPr>
          <w:rFonts w:ascii="Times New Roman" w:hAnsi="Times New Roman" w:cs="Times New Roman"/>
          <w:sz w:val="20"/>
          <w:szCs w:val="20"/>
          <w:lang w:val="en-US"/>
        </w:rPr>
        <w:t xml:space="preserve">These bodies play a vital role in management of biomedical </w:t>
      </w:r>
      <w:r w:rsidR="002D50F4">
        <w:rPr>
          <w:rFonts w:ascii="Times New Roman" w:hAnsi="Times New Roman" w:cs="Times New Roman"/>
          <w:sz w:val="20"/>
          <w:szCs w:val="20"/>
          <w:lang w:val="en-US"/>
        </w:rPr>
        <w:t>waste in pandemic and their functions are mentioned below</w:t>
      </w:r>
      <w:r w:rsidR="00D06F41">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4103/0255-0857.148411","ISSN":"19983646","PMID":"25560016","abstract":"Bio-medical waste has a higher potential of infection and injury to the healthcare worker, patient and the surrounding community. Awareness programmes on their proper handling and management to healthcare workers can prevent the spread of infectious diseases and epidemics. This study was conducted in a tertiary care hospital to assess the impact of training, audits and education/implementations from 2009 to 2012 on awareness and practice of biomedical waste segregation. Our study reveals focused training, strict supervision, daily surveillance, audits inspections, involvement of hospital administrators and regular appraisals are essential to optimise the segregation of biomedical waste.","author":[{"dropping-particle":"","family":"Joseph","given":"L.","non-dropping-particle":"","parse-names":false,"suffix":""},{"dropping-particle":"","family":"Paul","given":"H.","non-dropping-particle":"","parse-names":false,"suffix":""},{"dropping-particle":"","family":"Premkumar","given":"J.","non-dropping-particle":"","parse-names":false,"suffix":""},{"dropping-particle":"","family":"Rabindranath","given":"","non-dropping-particle":"","parse-names":false,"suffix":""},{"dropping-particle":"","family":"Paul","given":"R.","non-dropping-particle":"","parse-names":false,"suffix":""},{"dropping-particle":"","family":"Michael","given":"J. S.","non-dropping-particle":"","parse-names":false,"suffix":""}],"container-title":"Indian Journal of Medical Microbiology","id":"ITEM-1","issue":"1","issued":{"date-parts":[["2015"]]},"page":"129-131","publisher":"Indian Journal of Medical Microbiology","title":"Biomedical waste management: Study on the awareness and practice among healthcare workers in a tertiary teaching hospital","type":"article-journal","volume":"33"},"uris":["http://www.mendeley.com/documents/?uuid=08e63f2b-6a1c-40e5-8bc7-69bd551f0e8d"]}],"mendeley":{"formattedCitation":"[10]","plainTextFormattedCitation":"[10]","previouslyFormattedCitation":"[9]"},"properties":{"noteIndex":0},"schema":"https://github.com/citation-style-language/schema/raw/master/csl-citation.json"}</w:instrText>
      </w:r>
      <w:r w:rsidR="00D06F41">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10]</w:t>
      </w:r>
      <w:r w:rsidR="00D06F41">
        <w:rPr>
          <w:rFonts w:ascii="Times New Roman" w:hAnsi="Times New Roman" w:cs="Times New Roman"/>
          <w:sz w:val="20"/>
          <w:szCs w:val="20"/>
          <w:lang w:val="en-US"/>
        </w:rPr>
        <w:fldChar w:fldCharType="end"/>
      </w:r>
      <w:r w:rsidR="002D50F4">
        <w:rPr>
          <w:rFonts w:ascii="Times New Roman" w:hAnsi="Times New Roman" w:cs="Times New Roman"/>
          <w:sz w:val="20"/>
          <w:szCs w:val="20"/>
          <w:lang w:val="en-US"/>
        </w:rPr>
        <w:t>:</w:t>
      </w:r>
    </w:p>
    <w:p w14:paraId="75254A96" w14:textId="032916F7" w:rsidR="002D50F4" w:rsidRDefault="002D50F4" w:rsidP="00B3566C">
      <w:pPr>
        <w:rPr>
          <w:rFonts w:ascii="Times New Roman" w:hAnsi="Times New Roman" w:cs="Times New Roman"/>
          <w:sz w:val="20"/>
          <w:szCs w:val="20"/>
          <w:lang w:val="en-US"/>
        </w:rPr>
      </w:pPr>
      <w:r w:rsidRPr="00B3566C">
        <w:rPr>
          <w:rFonts w:ascii="Times New Roman" w:hAnsi="Times New Roman" w:cs="Times New Roman"/>
          <w:sz w:val="20"/>
          <w:szCs w:val="20"/>
          <w:lang w:val="en-US"/>
        </w:rPr>
        <w:t>CBWTF</w:t>
      </w:r>
      <w:r>
        <w:rPr>
          <w:rFonts w:ascii="Times New Roman" w:hAnsi="Times New Roman" w:cs="Times New Roman"/>
          <w:sz w:val="20"/>
          <w:szCs w:val="20"/>
          <w:lang w:val="en-US"/>
        </w:rPr>
        <w:t>:</w:t>
      </w:r>
    </w:p>
    <w:p w14:paraId="5A62B26F" w14:textId="0799F821" w:rsidR="002D50F4" w:rsidRDefault="002D50F4" w:rsidP="00B3566C">
      <w:pPr>
        <w:rPr>
          <w:rFonts w:ascii="Times New Roman" w:hAnsi="Times New Roman" w:cs="Times New Roman"/>
          <w:sz w:val="20"/>
          <w:szCs w:val="20"/>
          <w:lang w:val="en-US"/>
        </w:rPr>
      </w:pPr>
      <w:r w:rsidRPr="002D50F4">
        <w:rPr>
          <w:rFonts w:ascii="Times New Roman" w:hAnsi="Times New Roman" w:cs="Times New Roman"/>
          <w:sz w:val="20"/>
          <w:szCs w:val="20"/>
          <w:lang w:val="en-US"/>
        </w:rPr>
        <w:t>The sanitation worker should receive sufficient instruction and safety equipment. Work with non-COVID garbage should be the sole responsibility of sanitation workers over 50 years. There must be a strict record of every COVID-19 trash that is gathered and treated. The same day that waste is collected, COVID-19 waste must all be processed or treated. Daily cleaning with 1% sodium hypochlorite is required for all vehicles, trolleys, and storage areas. The COVID-19 tracking app should receive daily report updates.</w:t>
      </w:r>
    </w:p>
    <w:p w14:paraId="38D0D166" w14:textId="614D581B" w:rsidR="002D50F4" w:rsidRDefault="002D50F4" w:rsidP="00B3566C">
      <w:pPr>
        <w:rPr>
          <w:rFonts w:ascii="Times New Roman" w:hAnsi="Times New Roman" w:cs="Times New Roman"/>
          <w:sz w:val="20"/>
          <w:szCs w:val="20"/>
          <w:lang w:val="en-US"/>
        </w:rPr>
      </w:pPr>
      <w:r w:rsidRPr="00B3566C">
        <w:rPr>
          <w:rFonts w:ascii="Times New Roman" w:hAnsi="Times New Roman" w:cs="Times New Roman"/>
          <w:sz w:val="20"/>
          <w:szCs w:val="20"/>
          <w:lang w:val="en-US"/>
        </w:rPr>
        <w:t>SPCB</w:t>
      </w:r>
      <w:r>
        <w:rPr>
          <w:rFonts w:ascii="Times New Roman" w:hAnsi="Times New Roman" w:cs="Times New Roman"/>
          <w:sz w:val="20"/>
          <w:szCs w:val="20"/>
          <w:lang w:val="en-US"/>
        </w:rPr>
        <w:t>:</w:t>
      </w:r>
    </w:p>
    <w:p w14:paraId="6F39E284" w14:textId="52F86EE2" w:rsidR="002D50F4" w:rsidRDefault="002D50F4" w:rsidP="00B3566C">
      <w:pPr>
        <w:rPr>
          <w:rFonts w:ascii="Times New Roman" w:hAnsi="Times New Roman" w:cs="Times New Roman"/>
          <w:sz w:val="20"/>
          <w:szCs w:val="20"/>
          <w:lang w:val="en-US"/>
        </w:rPr>
      </w:pPr>
      <w:r w:rsidRPr="002D50F4">
        <w:rPr>
          <w:rFonts w:ascii="Times New Roman" w:hAnsi="Times New Roman" w:cs="Times New Roman"/>
          <w:sz w:val="20"/>
          <w:szCs w:val="20"/>
          <w:lang w:val="en-US"/>
        </w:rPr>
        <w:t>SPCB has a responsibility to make operating care homes and quarantine facilities easier by easing the certification process. All isolation/quarantine households must establish and maintain communication with the CBWTF. The 2016 revised version of the BMWM regulations govern how violations by any participant are handled.</w:t>
      </w:r>
      <w:r w:rsidR="00D06F41">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socl.2020.100008","ISSN":"26662221","abstract":"With the innovative development of advanced technology in the field of medical, there is an enlargement in the generation of other problems such as management of biomedical waste. Hazardous waste generated from hospitals is required to be managed within time and it can be done effectively using some computer science technology. In the proposed methodology, Biomedical Waste (BMW) problem is solved with the consideration of route optimization. Route optimization is important in BMW management because while transporting the BMW from hospital to depot (disposal site) there are many types of risks associated with that route like traffic, vehicle failure, road accident etc. To avoid the dangerous effects of BMW on humans and environment, it is necessary to optimize the distance. It can help in promoting healthy and risk free life. This paper addresses the problem of finding the shortest path using Cohort Intelligence algorithm for BMW management with the consideration of human risk.","author":[{"dropping-particle":"","family":"Agrawal","given":"Poorva","non-dropping-particle":"","parse-names":false,"suffix":""},{"dropping-particle":"","family":"Kaur","given":"Gagandeep","non-dropping-particle":"","parse-names":false,"suffix":""},{"dropping-particle":"","family":"Kolekar","given":"Snehal Sagar","non-dropping-particle":"","parse-names":false,"suffix":""}],"container-title":"Soft Computing Letters","id":"ITEM-1","issue":"October 2020","issued":{"date-parts":[["2021"]]},"page":"100008","publisher":"Elsevier B.V.","title":"Investigation on biomedical waste management of hospitals using cohort intelligence algorithm","type":"article-journal","volume":"3"},"uris":["http://www.mendeley.com/documents/?uuid=3c803c20-f200-4cce-8eb2-37a2f535c660"]}],"mendeley":{"formattedCitation":"[11]","plainTextFormattedCitation":"[11]","previouslyFormattedCitation":"[10]"},"properties":{"noteIndex":0},"schema":"https://github.com/citation-style-language/schema/raw/master/csl-citation.json"}</w:instrText>
      </w:r>
      <w:r w:rsidR="00D06F41">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11]</w:t>
      </w:r>
      <w:r w:rsidR="00D06F41">
        <w:rPr>
          <w:rFonts w:ascii="Times New Roman" w:hAnsi="Times New Roman" w:cs="Times New Roman"/>
          <w:sz w:val="20"/>
          <w:szCs w:val="20"/>
          <w:lang w:val="en-US"/>
        </w:rPr>
        <w:fldChar w:fldCharType="end"/>
      </w:r>
    </w:p>
    <w:p w14:paraId="3D25742B" w14:textId="33B362F0" w:rsidR="002D50F4" w:rsidRDefault="002D50F4" w:rsidP="00B3566C">
      <w:pPr>
        <w:rPr>
          <w:rFonts w:ascii="Times New Roman" w:hAnsi="Times New Roman" w:cs="Times New Roman"/>
          <w:sz w:val="20"/>
          <w:szCs w:val="20"/>
          <w:lang w:val="en-US"/>
        </w:rPr>
      </w:pPr>
      <w:r w:rsidRPr="00B3566C">
        <w:rPr>
          <w:rFonts w:ascii="Times New Roman" w:hAnsi="Times New Roman" w:cs="Times New Roman"/>
          <w:sz w:val="20"/>
          <w:szCs w:val="20"/>
          <w:lang w:val="en-US"/>
        </w:rPr>
        <w:t>ULB</w:t>
      </w:r>
      <w:r>
        <w:rPr>
          <w:rFonts w:ascii="Times New Roman" w:hAnsi="Times New Roman" w:cs="Times New Roman"/>
          <w:sz w:val="20"/>
          <w:szCs w:val="20"/>
          <w:lang w:val="en-US"/>
        </w:rPr>
        <w:t>:</w:t>
      </w:r>
    </w:p>
    <w:p w14:paraId="03E75F58" w14:textId="55B47506" w:rsidR="002D50F4" w:rsidRDefault="00002BA4" w:rsidP="00B3566C">
      <w:pPr>
        <w:rPr>
          <w:rFonts w:ascii="Times New Roman" w:hAnsi="Times New Roman" w:cs="Times New Roman"/>
          <w:sz w:val="20"/>
          <w:szCs w:val="20"/>
          <w:lang w:val="en-US"/>
        </w:rPr>
      </w:pPr>
      <w:r w:rsidRPr="00002BA4">
        <w:rPr>
          <w:rFonts w:ascii="Times New Roman" w:hAnsi="Times New Roman" w:cs="Times New Roman"/>
          <w:sz w:val="20"/>
          <w:szCs w:val="20"/>
          <w:lang w:val="en-US"/>
        </w:rPr>
        <w:t>All garbage must be safely collected and transported by ULBs from the waste generation facility to the CBWTF. For the BMW doorstep collection, they must form distinct teams to avoid any COVID19 waste and nonCOVID19 rubbish from being mixed together. Sanitation personnel must receive the necessary instruction and safety equipment.</w:t>
      </w:r>
    </w:p>
    <w:p w14:paraId="06FA4A04" w14:textId="0A4783F2" w:rsidR="00002BA4" w:rsidRPr="00755ED3" w:rsidRDefault="00002BA4" w:rsidP="00755ED3">
      <w:pPr>
        <w:pStyle w:val="ListParagraph"/>
        <w:numPr>
          <w:ilvl w:val="0"/>
          <w:numId w:val="17"/>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Disposal of unidentified, suspected, and confirmed COVID19 patient cases' deceased bodies in a safe manner</w:t>
      </w:r>
    </w:p>
    <w:p w14:paraId="7241EBD7" w14:textId="3A404FE9" w:rsidR="00002BA4" w:rsidRDefault="00002BA4" w:rsidP="00B3566C">
      <w:pPr>
        <w:rPr>
          <w:rFonts w:ascii="Times New Roman" w:hAnsi="Times New Roman" w:cs="Times New Roman"/>
          <w:sz w:val="20"/>
          <w:szCs w:val="20"/>
          <w:lang w:val="en-US"/>
        </w:rPr>
      </w:pPr>
      <w:r w:rsidRPr="00002BA4">
        <w:rPr>
          <w:rFonts w:ascii="Times New Roman" w:hAnsi="Times New Roman" w:cs="Times New Roman"/>
          <w:sz w:val="20"/>
          <w:szCs w:val="20"/>
          <w:lang w:val="en-US"/>
        </w:rPr>
        <w:t xml:space="preserve">Patients with COVID19 are not required to burn dead bodies in an </w:t>
      </w:r>
      <w:r w:rsidR="00D94FCA" w:rsidRPr="00002BA4">
        <w:rPr>
          <w:rFonts w:ascii="Times New Roman" w:hAnsi="Times New Roman" w:cs="Times New Roman"/>
          <w:sz w:val="20"/>
          <w:szCs w:val="20"/>
          <w:lang w:val="en-US"/>
        </w:rPr>
        <w:t>incinerator. There</w:t>
      </w:r>
      <w:r w:rsidRPr="00002BA4">
        <w:rPr>
          <w:rFonts w:ascii="Times New Roman" w:hAnsi="Times New Roman" w:cs="Times New Roman"/>
          <w:sz w:val="20"/>
          <w:szCs w:val="20"/>
          <w:lang w:val="en-US"/>
        </w:rPr>
        <w:t xml:space="preserve"> hasn't yet been any proof that patients have been exposed to a confirmed COVID19 patient's dead body. Although handling dead bodies safely is advised, there may not be much risk of infection. The exterior of the body bag should be sterilized with 1% hypochlorite to prevent bacterial growth. When handling dead people, PPE, including gloves, a mask, a gown, and goggles, must be </w:t>
      </w:r>
      <w:r w:rsidR="00D94FCA" w:rsidRPr="00002BA4">
        <w:rPr>
          <w:rFonts w:ascii="Times New Roman" w:hAnsi="Times New Roman" w:cs="Times New Roman"/>
          <w:sz w:val="20"/>
          <w:szCs w:val="20"/>
          <w:lang w:val="en-US"/>
        </w:rPr>
        <w:t>used. Burial</w:t>
      </w:r>
      <w:r w:rsidRPr="00002BA4">
        <w:rPr>
          <w:rFonts w:ascii="Times New Roman" w:hAnsi="Times New Roman" w:cs="Times New Roman"/>
          <w:sz w:val="20"/>
          <w:szCs w:val="20"/>
          <w:lang w:val="en-US"/>
        </w:rPr>
        <w:t xml:space="preserve"> poses no additional environmental risk. Ashes left over from cremations can be gathered by the relatives because they pose no more risk. Use 1% hypochlorite to sanitize transportation vehicles for the morgue.</w:t>
      </w:r>
      <w:r w:rsidR="00091C50">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scitotenv.2020.141652","ISSN":"18791026","PMID":"32822917","abstract":"The isolation wards, institutional quarantine centers, and home quarantine are generating a huge amount of bio-medical waste (BMW) worldwide since the outbreak of novel coronavirus disease-2019 (COVID-19). The personal protective equipment, testing kits, surgical facemasks, and nitrile gloves are the major contributors to waste volume. Discharge of a new category of BMW (COVID-waste) is of great global concern to public health and environmental sustainability if handled inappropriately. It may cause exponential spreading of this fatal disease as waste acts as a vector for SARS-CoV-2, which survives up to 7 days on COVID-waste (like facemasks). Proper disposal of COVID-waste is therefore immediately requires to lower the threat of pandemic spread and for sustainable management of the environmental hazards. Henceforth, in the present article, disinfection technologies for handling COVID-waste from its separate collection to various physical and chemical treatment steps have been reviewed. Furthermore, policy briefs on the global initiatives for COVID-waste management including the applications of different disinfection techniques have also been discussed with some potential examples effectively applied to reduce both health and environmental risks. This article can be of great significance to the strategy development for preventing/controlling the pandemic of similar episodes in the future.","author":[{"dropping-particle":"","family":"Ilyas","given":"Sadia","non-dropping-particle":"","parse-names":false,"suffix":""},{"dropping-particle":"","family":"Srivastava","given":"Rajiv Ranjan","non-dropping-particle":"","parse-names":false,"suffix":""},{"dropping-particle":"","family":"Kim","given":"Hyunjung","non-dropping-particle":"","parse-names":false,"suffix":""}],"container-title":"Science of the Total Environment","id":"ITEM-1","issued":{"date-parts":[["2020","12","20"]]},"publisher":"Elsevier B.V.","title":"Disinfection technology and strategies for COVID-19 hospital and bio-medical waste management","type":"article-journal","volume":"749"},"uris":["http://www.mendeley.com/documents/?uuid=1915be4a-bda2-31e6-815f-83e161525a1a"]}],"mendeley":{"formattedCitation":"[12]","plainTextFormattedCitation":"[12]","previouslyFormattedCitation":"[11]"},"properties":{"noteIndex":0},"schema":"https://github.com/citation-style-language/schema/raw/master/csl-citation.json"}</w:instrText>
      </w:r>
      <w:r w:rsidR="00091C50">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12]</w:t>
      </w:r>
      <w:r w:rsidR="00091C50">
        <w:rPr>
          <w:rFonts w:ascii="Times New Roman" w:hAnsi="Times New Roman" w:cs="Times New Roman"/>
          <w:sz w:val="20"/>
          <w:szCs w:val="20"/>
          <w:lang w:val="en-US"/>
        </w:rPr>
        <w:fldChar w:fldCharType="end"/>
      </w:r>
      <w:r w:rsidR="00496B06">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joitmc.2023.100048","ISSN":"21998531","abstract":"The rapid evolution of the IoT has led to various research challenges for improving smart city applications. Owing to the characteristics and virtues of IoT services, waste management has emerged as a prominent issue in today's society. An undiscerning illegal eviction of waste, lack of waste disposal and management systems, and inept waste management policies have resulted in severe health and environmental challenges. Based on an integrative review, the proposed technique provides insight into the potential of smart cities and associated communities in assisting waste management initiatives. This study has referred to the existing waste management issues in urban areas and proposed an IoT-based smart waste management system of India in aspects of COVID-19 afflicted houses. Our system intends to improve waste management by making regular environmental sterility and making COVID situations more convenient. The proposed framework ensures a solution for efficiently handling waste generated in urban areas, focusing on the interaction among concessioners and waste generators to monitor the unfilled level of bins. This proposal offers dynamic waste collection scheduling and route optimization while achieving quality of service.","author":[{"dropping-particle":"","family":"Saha","given":"Soumyabrata","non-dropping-particle":"","parse-names":false,"suffix":""},{"dropping-particle":"","family":"Chaki","given":"Rituparna","non-dropping-particle":"","parse-names":false,"suffix":""}],"container-title":"Journal of Open Innovation: Technology, Market, and Complexity","id":"ITEM-1","issue":"2","issued":{"date-parts":[["2023","6"]]},"page":"100048","publisher":"Elsevier BV","title":"IoT based smart waste management system in aspect of COVID-19","type":"article-journal","volume":"9"},"uris":["http://www.mendeley.com/documents/?uuid=80321d64-2877-3c31-8c7a-911dfd7f54f3"]}],"mendeley":{"formattedCitation":"[13]","plainTextFormattedCitation":"[13]","previouslyFormattedCitation":"[12]"},"properties":{"noteIndex":0},"schema":"https://github.com/citation-style-language/schema/raw/master/csl-citation.json"}</w:instrText>
      </w:r>
      <w:r w:rsidR="00496B06">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13]</w:t>
      </w:r>
      <w:r w:rsidR="00496B06">
        <w:rPr>
          <w:rFonts w:ascii="Times New Roman" w:hAnsi="Times New Roman" w:cs="Times New Roman"/>
          <w:sz w:val="20"/>
          <w:szCs w:val="20"/>
          <w:lang w:val="en-US"/>
        </w:rPr>
        <w:fldChar w:fldCharType="end"/>
      </w:r>
    </w:p>
    <w:p w14:paraId="48F0CA16" w14:textId="588591CC" w:rsidR="008F3F34" w:rsidRDefault="008F3F34" w:rsidP="00B3566C">
      <w:pPr>
        <w:rPr>
          <w:rFonts w:ascii="Times New Roman" w:hAnsi="Times New Roman" w:cs="Times New Roman"/>
          <w:sz w:val="20"/>
          <w:szCs w:val="20"/>
          <w:lang w:val="en-US"/>
        </w:rPr>
      </w:pPr>
    </w:p>
    <w:p w14:paraId="0A1BF5BB" w14:textId="77777777" w:rsidR="008F3F34" w:rsidRDefault="008F3F34" w:rsidP="00B3566C">
      <w:pPr>
        <w:rPr>
          <w:rFonts w:ascii="Times New Roman" w:hAnsi="Times New Roman" w:cs="Times New Roman"/>
          <w:sz w:val="20"/>
          <w:szCs w:val="20"/>
          <w:lang w:val="en-US"/>
        </w:rPr>
      </w:pPr>
    </w:p>
    <w:p w14:paraId="4FC39F2B" w14:textId="3C3DE451" w:rsidR="002D50F4" w:rsidRPr="003317CB" w:rsidRDefault="00002BA4" w:rsidP="00B3566C">
      <w:pPr>
        <w:rPr>
          <w:rFonts w:ascii="Times New Roman" w:hAnsi="Times New Roman" w:cs="Times New Roman"/>
          <w:sz w:val="20"/>
          <w:szCs w:val="20"/>
          <w:lang w:val="en-US"/>
        </w:rPr>
      </w:pPr>
      <w:r>
        <w:rPr>
          <w:rFonts w:ascii="Times New Roman" w:hAnsi="Times New Roman" w:cs="Times New Roman"/>
          <w:noProof/>
          <w:sz w:val="20"/>
          <w:szCs w:val="20"/>
          <w:lang w:val="en-US"/>
        </w:rPr>
        <w:lastRenderedPageBreak/>
        <w:drawing>
          <wp:inline distT="0" distB="0" distL="0" distR="0" wp14:anchorId="2DF530AF" wp14:editId="54A2CAE4">
            <wp:extent cx="5726723" cy="3358661"/>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CEDBE01" w14:textId="45BC923B" w:rsidR="00755ED3" w:rsidRDefault="00755ED3" w:rsidP="00755ED3">
      <w:pPr>
        <w:jc w:val="center"/>
        <w:rPr>
          <w:rFonts w:ascii="Times New Roman" w:hAnsi="Times New Roman" w:cs="Times New Roman"/>
          <w:b/>
          <w:bCs/>
          <w:sz w:val="20"/>
          <w:szCs w:val="20"/>
          <w:lang w:val="en-US"/>
        </w:rPr>
      </w:pPr>
      <w:r>
        <w:rPr>
          <w:rFonts w:ascii="Times New Roman" w:hAnsi="Times New Roman" w:cs="Times New Roman"/>
          <w:b/>
          <w:bCs/>
          <w:sz w:val="20"/>
          <w:szCs w:val="20"/>
          <w:lang w:val="en-US"/>
        </w:rPr>
        <w:t>Figure:1:Components of waste</w:t>
      </w:r>
    </w:p>
    <w:p w14:paraId="429B9624" w14:textId="2A395646" w:rsidR="003317CB" w:rsidRPr="00755ED3" w:rsidRDefault="003317CB" w:rsidP="00755ED3">
      <w:pPr>
        <w:pStyle w:val="ListParagraph"/>
        <w:numPr>
          <w:ilvl w:val="0"/>
          <w:numId w:val="17"/>
        </w:numPr>
        <w:jc w:val="center"/>
        <w:rPr>
          <w:rFonts w:ascii="Times New Roman" w:hAnsi="Times New Roman" w:cs="Times New Roman"/>
          <w:b/>
          <w:bCs/>
          <w:sz w:val="20"/>
          <w:szCs w:val="20"/>
          <w:lang w:val="en-US"/>
        </w:rPr>
      </w:pPr>
      <w:r w:rsidRPr="00755ED3">
        <w:rPr>
          <w:rFonts w:ascii="Times New Roman" w:hAnsi="Times New Roman" w:cs="Times New Roman"/>
          <w:b/>
          <w:bCs/>
          <w:sz w:val="20"/>
          <w:szCs w:val="20"/>
          <w:lang w:val="en-US"/>
        </w:rPr>
        <w:t>Results of negligence in the treatment of biomedical waste</w:t>
      </w:r>
    </w:p>
    <w:p w14:paraId="183B6BAB" w14:textId="47D56752" w:rsidR="002F14B8" w:rsidRPr="002F14B8" w:rsidRDefault="002F14B8" w:rsidP="002F14B8">
      <w:pPr>
        <w:rPr>
          <w:rFonts w:ascii="Times New Roman" w:hAnsi="Times New Roman" w:cs="Times New Roman"/>
          <w:sz w:val="20"/>
          <w:szCs w:val="20"/>
          <w:lang w:val="en-US"/>
        </w:rPr>
      </w:pPr>
      <w:r w:rsidRPr="002F14B8">
        <w:rPr>
          <w:rFonts w:ascii="Times New Roman" w:hAnsi="Times New Roman" w:cs="Times New Roman"/>
          <w:sz w:val="20"/>
          <w:szCs w:val="20"/>
          <w:lang w:val="en-US"/>
        </w:rPr>
        <w:t>If BMW is not handled appropriately, it may be to blame for producing numerous, large-scale vectors that hasten the spread of vector-borne diseases. Additionally, it pollutes land and water and spreads pandemics and diseases like AIDS through contaminated syringes and needles. COVID-19.</w:t>
      </w:r>
      <w:r w:rsidR="00496B06">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envres.2022.113495","ISSN":"10960953","PMID":"35660402","abstract":"To prevent the COVID-19 transmission, personal protective equipment (PPE) and packaging materials have been extensively used but often managed inappropriately, generating huge amount of plastic waste. In this review, we comprehensively discussed the plastic products utilized and the types and amounts of plastic waste generated since the outbreak of COVID-19, and reviewed the potential treatments for these plastic wastes. Upcycling of plastic waste into biochar was addressed from the perspectives of both environmental protection and practical applications, which can be verified as promising materials for environmental protections and energy storages. Moreover, novel upcycling of plastic waste into biochar is beneficial to mitigate the ubiquitous plastic pollution, avoiding harmful impacts on human and ecosystem through direct and indirect micro-/nano-plastic transmission routes, and achieving the sustainable plastic waste management for value-added products, simultaneously. This suggests that the plastic waste could be treated as a valuable resource in an advanced and green manner.","author":[{"dropping-particle":"","family":"Igalavithana","given":"Avanthi D.","non-dropping-particle":"","parse-names":false,"suffix":""},{"dropping-particle":"","family":"Yuan","given":"Xiangzhou","non-dropping-particle":"","parse-names":false,"suffix":""},{"dropping-particle":"","family":"Attanayake","given":"Chammi P.","non-dropping-particle":"","parse-names":false,"suffix":""},{"dropping-particle":"","family":"Wang","given":"Shujun","non-dropping-particle":"","parse-names":false,"suffix":""},{"dropping-particle":"","family":"You","given":"Siming","non-dropping-particle":"","parse-names":false,"suffix":""},{"dropping-particle":"","family":"Tsang","given":"Daniel C.W.","non-dropping-particle":"","parse-names":false,"suffix":""},{"dropping-particle":"","family":"Nzihou","given":"Ange","non-dropping-particle":"","parse-names":false,"suffix":""},{"dropping-particle":"","family":"Ok","given":"Yong Sik","non-dropping-particle":"","parse-names":false,"suffix":""}],"container-title":"Environmental Research","id":"ITEM-1","issued":{"date-parts":[["2022","9","1"]]},"publisher":"Academic Press Inc.","title":"Sustainable management of plastic wastes in COVID-19 pandemic: The biochar solution","type":"article-journal","volume":"212"},"uris":["http://www.mendeley.com/documents/?uuid=016e9d98-4d9e-307e-bddf-4f20d1208934"]}],"mendeley":{"formattedCitation":"[14]","plainTextFormattedCitation":"[14]","previouslyFormattedCitation":"[13]"},"properties":{"noteIndex":0},"schema":"https://github.com/citation-style-language/schema/raw/master/csl-citation.json"}</w:instrText>
      </w:r>
      <w:r w:rsidR="00496B06">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14]</w:t>
      </w:r>
      <w:r w:rsidR="00496B06">
        <w:rPr>
          <w:rFonts w:ascii="Times New Roman" w:hAnsi="Times New Roman" w:cs="Times New Roman"/>
          <w:sz w:val="20"/>
          <w:szCs w:val="20"/>
          <w:lang w:val="en-US"/>
        </w:rPr>
        <w:fldChar w:fldCharType="end"/>
      </w:r>
    </w:p>
    <w:p w14:paraId="5AAF7AA6" w14:textId="1124F196" w:rsidR="003317CB" w:rsidRDefault="002F14B8" w:rsidP="002F14B8">
      <w:pPr>
        <w:rPr>
          <w:rFonts w:ascii="Times New Roman" w:hAnsi="Times New Roman" w:cs="Times New Roman"/>
          <w:sz w:val="20"/>
          <w:szCs w:val="20"/>
          <w:lang w:val="en-US"/>
        </w:rPr>
      </w:pPr>
      <w:r w:rsidRPr="002F14B8">
        <w:rPr>
          <w:rFonts w:ascii="Times New Roman" w:hAnsi="Times New Roman" w:cs="Times New Roman"/>
          <w:sz w:val="20"/>
          <w:szCs w:val="20"/>
          <w:lang w:val="en-US"/>
        </w:rPr>
        <w:t>BMW management issues and garbage mixing lead to soil, water, and air pollution. Thus, it breeds infectious diseases and poor health. Today, the relationship between BMW generation and therapy is inverted. Such a scenario suggests that our nation will soon drown in its own rubbish.</w:t>
      </w:r>
      <w:r w:rsidR="00310001">
        <w:rPr>
          <w:rFonts w:ascii="Times New Roman" w:hAnsi="Times New Roman" w:cs="Times New Roman"/>
          <w:sz w:val="20"/>
          <w:szCs w:val="20"/>
          <w:lang w:val="en-US"/>
        </w:rPr>
        <w:t xml:space="preserve"> negligence in bio medical waste results in causing various health issue to humans and animal in order to avoid this awareness program should be conducted and education to rural people</w:t>
      </w:r>
      <w:r w:rsidR="00D06F41">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cscee.2022.100207","ISSN":"26660164","abstract":"An efficient management of biomedical waste (BMW) is essential to maintaining health and preventing environmental threats during the COVID-19 pandemic. Thus, the present research aimed to explore the knowledge, attitude, and practice about BMW among the healthcare staff of Fasa educational hospitals. The present cross-sectional study used an online questionnaire survey to collect data from 251 employees in Valiasr and Shariati hospitals in 2021. T-test, ANOVA, and Pearson correlation coefficient were used to test the relationships between and among the variables. Demographic findings showed that the men and women participated to an almost equal rate. Most participants were young and had less than 5 years' work experience. Their mean scores of knowledge, attitude, and practice were 38.8±6.1, 83.0±8.8, and 47.5±14.5, respectively. These values point to a satisfactory level of each variable in relation to BMW management. Pearson's correlation coefficient test showed a strong positive association between knowledge and practice (r = 0.725). The T-test results showed a statistically significant relationship among knowledge, attitude, and practice across demographic variables. These included gender, ward (COVID vs. Non-COVID), and workplace (p &lt; 0.05). ANOVA results showed statistically significant divergences in knowledge, attitude, and practice across the demographic variables, including education, position, and employment type (p &lt; 0.05). Considering the current deficiencies among employees in terms of BMW acronyms, lack of waste training courses, and inappropriate waste plans for COVID-19 waste management, BMW training courses should be held continuously and regularly, and the content of the programs should be updated according to the emergencies.","author":[{"dropping-particle":"","family":"Shekoohiyan","given":"Sakine","non-dropping-particle":"","parse-names":false,"suffix":""},{"dropping-particle":"","family":"Parsaee","given":"Fatemeh","non-dropping-particle":"","parse-names":false,"suffix":""},{"dropping-particle":"","family":"Ghayour","given":"Sara","non-dropping-particle":"","parse-names":false,"suffix":""}],"container-title":"Case Studies in Chemical and Environmental Engineering","id":"ITEM-1","issue":"January","issued":{"date-parts":[["2022"]]},"page":"100207","publisher":"Elsevier Ltd","title":"Assessment of knowledge, attitude and practice about biomedical waste management among healthcare staff of Fasa educational hospitals in COVID-19 pandemic","type":"article-journal","volume":"6"},"uris":["http://www.mendeley.com/documents/?uuid=b2cd2c9f-36df-4f18-ab86-824cd3938085"]}],"mendeley":{"formattedCitation":"[15]","plainTextFormattedCitation":"[15]","previouslyFormattedCitation":"[14]"},"properties":{"noteIndex":0},"schema":"https://github.com/citation-style-language/schema/raw/master/csl-citation.json"}</w:instrText>
      </w:r>
      <w:r w:rsidR="00D06F41">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15]</w:t>
      </w:r>
      <w:r w:rsidR="00D06F41">
        <w:rPr>
          <w:rFonts w:ascii="Times New Roman" w:hAnsi="Times New Roman" w:cs="Times New Roman"/>
          <w:sz w:val="20"/>
          <w:szCs w:val="20"/>
          <w:lang w:val="en-US"/>
        </w:rPr>
        <w:fldChar w:fldCharType="end"/>
      </w:r>
    </w:p>
    <w:p w14:paraId="14716299" w14:textId="66FD91B9" w:rsidR="0042622B" w:rsidRPr="00FB6CB5" w:rsidRDefault="0042622B" w:rsidP="00FB6CB5">
      <w:pPr>
        <w:pStyle w:val="ListParagraph"/>
        <w:numPr>
          <w:ilvl w:val="0"/>
          <w:numId w:val="17"/>
        </w:numPr>
        <w:jc w:val="center"/>
        <w:rPr>
          <w:rFonts w:ascii="Times New Roman" w:hAnsi="Times New Roman" w:cs="Times New Roman"/>
          <w:b/>
          <w:bCs/>
          <w:sz w:val="20"/>
          <w:szCs w:val="20"/>
          <w:lang w:val="en-US"/>
        </w:rPr>
      </w:pPr>
      <w:r w:rsidRPr="00FB6CB5">
        <w:rPr>
          <w:rFonts w:ascii="Times New Roman" w:hAnsi="Times New Roman" w:cs="Times New Roman"/>
          <w:b/>
          <w:bCs/>
          <w:sz w:val="20"/>
          <w:szCs w:val="20"/>
          <w:lang w:val="en-US"/>
        </w:rPr>
        <w:t>Location of treatment</w:t>
      </w:r>
    </w:p>
    <w:p w14:paraId="245A1CB0" w14:textId="47BA986B" w:rsidR="0042622B" w:rsidRDefault="0042622B" w:rsidP="002F14B8">
      <w:pPr>
        <w:rPr>
          <w:rFonts w:ascii="Times New Roman" w:hAnsi="Times New Roman" w:cs="Times New Roman"/>
          <w:sz w:val="20"/>
          <w:szCs w:val="20"/>
          <w:lang w:val="en-US"/>
        </w:rPr>
      </w:pPr>
      <w:r w:rsidRPr="0042622B">
        <w:rPr>
          <w:rFonts w:ascii="Times New Roman" w:hAnsi="Times New Roman" w:cs="Times New Roman"/>
          <w:sz w:val="20"/>
          <w:szCs w:val="20"/>
          <w:lang w:val="en-US"/>
        </w:rPr>
        <w:t>An key consideration in BMW management is the distance between hospitals and the facilities used for their treatments. Typically, BMW transit trucks or trolleys are used to transfer the separated BMWs to the treatment facilities in various bags with labels on them. Dragging the loaded BMW baggage is not permitted under any circumstances. Reaching the destinations requires a lot of time if the distance is greater. Durable transportation raises the potential of baggage breaking, which results in a foul smell and a modest mass loss along the road without the driver's knowledge. Therefore, BMW treatment facilities should be established in an appropriate area close to the hospitals.</w:t>
      </w:r>
      <w:r w:rsidR="00496B06">
        <w:rPr>
          <w:rFonts w:ascii="Times New Roman" w:hAnsi="Times New Roman" w:cs="Times New Roman"/>
          <w:sz w:val="20"/>
          <w:szCs w:val="20"/>
          <w:lang w:val="en-US"/>
        </w:rPr>
        <w:fldChar w:fldCharType="begin" w:fldLock="1"/>
      </w:r>
      <w:r w:rsidR="00954828">
        <w:rPr>
          <w:rFonts w:ascii="Times New Roman" w:hAnsi="Times New Roman" w:cs="Times New Roman"/>
          <w:sz w:val="20"/>
          <w:szCs w:val="20"/>
          <w:lang w:val="en-US"/>
        </w:rPr>
        <w:instrText>ADDIN CSL_CITATION {"citationItems":[{"id":"ITEM-1","itemData":{"DOI":"10.1016/j.scitotenv.2022.155072","ISSN":"18791026","PMID":"35398414","abstract":"Biomedical wastes (BMWs) are potentially infectious to the environment and health. They are co-dependent and accumulative during the ongoing coronavirus disease-2019(COVID-19) pandemic. In India the standard treatment processes of BMWs are incineration, autoclaving, shredding, and deep burial; however, incineration and autoclaving are the leading techniques applied by many treatment providers. These conventional treatment methods have several drawbacks in terms of energy, cost, and emission. But the actual problem for the treatment providers is the huge and non-uniform flow of the BMWs during the pandemic. The existing treatment methods are lacking flexibility for the non-uniform flow. The Government of India has provisionally approved some new techniques like plasma pyrolysis, sharp/needle blaster, and PIWS-3000 technologies on a trial basis. But they are all found to be inadequate in the pandemic. Therefore, there is an absolute requirement to micromanage the BMWs based on certain parameters for the possible COVID-19 like pandemic in the future. Segregation is a major step of the BMW management. Its guideline may be shuffled as segregation at the entry points followed by collection instead of the existing system of the collection followed by segregation. Other steps like transportation, location of treatment facilities, upgradation of the existing treatment facilities, and new technologies can solve the challenges up to a certain extent. Technologies like microwave treatment, alkaline hydrolysis, steam sterilization, biological treatment, catalytic solar disinfection, and nanotechnology have a lot of scopes for the treatment of BMWs. Hi-tech approaches in handling and transportation are found to be fruitful in the initial steps of BMW management. End products of the treated BMWs can be potentially fabricated for the application in the built environment. Some policies need to be re-evaluated by the health care facilities or government administrations for efficient BMW management.","author":[{"dropping-particle":"","family":"Ojha","given":"Priti Chhanda","non-dropping-particle":"","parse-names":false,"suffix":""},{"dropping-particle":"","family":"Satpathy","given":"Swati Sucharita","non-dropping-particle":"","parse-names":false,"suffix":""},{"dropping-particle":"","family":"Ojha","given":"Akash Kumar","non-dropping-particle":"","parse-names":false,"suffix":""},{"dropping-particle":"","family":"Sukla","given":"Lala Behari","non-dropping-particle":"","parse-names":false,"suffix":""},{"dropping-particle":"","family":"Pradhan","given":"Debabrata","non-dropping-particle":"","parse-names":false,"suffix":""}],"container-title":"Science of the Total Environment","id":"ITEM-1","issue":"January","issued":{"date-parts":[["2022"]]},"page":"155072","publisher":"Elsevier B.V.","title":"Overcoming challenges due to enhanced biomedical waste generation during COVID-19 pandemic","type":"article-journal","volume":"832"},"uris":["http://www.mendeley.com/documents/?uuid=a37a5a56-b54b-44b3-b740-d92e747eeb26"]}],"mendeley":{"formattedCitation":"[16]","plainTextFormattedCitation":"[16]","previouslyFormattedCitation":"[15]"},"properties":{"noteIndex":0},"schema":"https://github.com/citation-style-language/schema/raw/master/csl-citation.json"}</w:instrText>
      </w:r>
      <w:r w:rsidR="00496B06">
        <w:rPr>
          <w:rFonts w:ascii="Times New Roman" w:hAnsi="Times New Roman" w:cs="Times New Roman"/>
          <w:sz w:val="20"/>
          <w:szCs w:val="20"/>
          <w:lang w:val="en-US"/>
        </w:rPr>
        <w:fldChar w:fldCharType="separate"/>
      </w:r>
      <w:r w:rsidR="00954828" w:rsidRPr="00954828">
        <w:rPr>
          <w:rFonts w:ascii="Times New Roman" w:hAnsi="Times New Roman" w:cs="Times New Roman"/>
          <w:noProof/>
          <w:sz w:val="20"/>
          <w:szCs w:val="20"/>
          <w:lang w:val="en-US"/>
        </w:rPr>
        <w:t>[16]</w:t>
      </w:r>
      <w:r w:rsidR="00496B06">
        <w:rPr>
          <w:rFonts w:ascii="Times New Roman" w:hAnsi="Times New Roman" w:cs="Times New Roman"/>
          <w:sz w:val="20"/>
          <w:szCs w:val="20"/>
          <w:lang w:val="en-US"/>
        </w:rPr>
        <w:fldChar w:fldCharType="end"/>
      </w:r>
      <w:r w:rsidR="00D94FCA">
        <w:rPr>
          <w:rFonts w:ascii="Times New Roman" w:hAnsi="Times New Roman" w:cs="Times New Roman"/>
          <w:sz w:val="20"/>
          <w:szCs w:val="20"/>
          <w:lang w:val="en-US"/>
        </w:rPr>
        <w:t xml:space="preserve"> </w:t>
      </w:r>
    </w:p>
    <w:p w14:paraId="3BCA2767" w14:textId="2B6B2218" w:rsidR="00E345F8" w:rsidRPr="00FB6CB5" w:rsidRDefault="00E345F8" w:rsidP="00FB6CB5">
      <w:pPr>
        <w:pStyle w:val="ListParagraph"/>
        <w:numPr>
          <w:ilvl w:val="0"/>
          <w:numId w:val="17"/>
        </w:numPr>
        <w:jc w:val="center"/>
        <w:rPr>
          <w:rFonts w:ascii="Times New Roman" w:hAnsi="Times New Roman" w:cs="Times New Roman"/>
          <w:b/>
          <w:bCs/>
          <w:sz w:val="20"/>
          <w:szCs w:val="20"/>
          <w:lang w:val="en-US"/>
        </w:rPr>
      </w:pPr>
      <w:r w:rsidRPr="00FB6CB5">
        <w:rPr>
          <w:rFonts w:ascii="Times New Roman" w:hAnsi="Times New Roman" w:cs="Times New Roman"/>
          <w:b/>
          <w:bCs/>
          <w:sz w:val="20"/>
          <w:szCs w:val="20"/>
          <w:lang w:val="en-US"/>
        </w:rPr>
        <w:t>Conclusion</w:t>
      </w:r>
    </w:p>
    <w:p w14:paraId="58BB11D3" w14:textId="46E23201" w:rsidR="00E345F8" w:rsidRPr="00784A9F" w:rsidRDefault="00E345F8" w:rsidP="002F14B8">
      <w:pPr>
        <w:rPr>
          <w:rFonts w:ascii="Times New Roman" w:hAnsi="Times New Roman" w:cs="Times New Roman"/>
          <w:sz w:val="20"/>
          <w:szCs w:val="20"/>
          <w:lang w:val="en-US"/>
        </w:rPr>
      </w:pPr>
      <w:r w:rsidRPr="00784A9F">
        <w:rPr>
          <w:rFonts w:ascii="Times New Roman" w:hAnsi="Times New Roman" w:cs="Times New Roman"/>
          <w:sz w:val="20"/>
          <w:szCs w:val="20"/>
          <w:lang w:val="en-US"/>
        </w:rPr>
        <w:t xml:space="preserve">Comparing to other nations </w:t>
      </w:r>
      <w:r w:rsidR="00D94FCA" w:rsidRPr="00784A9F">
        <w:rPr>
          <w:rFonts w:ascii="Times New Roman" w:hAnsi="Times New Roman" w:cs="Times New Roman"/>
          <w:sz w:val="20"/>
          <w:szCs w:val="20"/>
          <w:lang w:val="en-US"/>
        </w:rPr>
        <w:t>India</w:t>
      </w:r>
      <w:r w:rsidRPr="00784A9F">
        <w:rPr>
          <w:rFonts w:ascii="Times New Roman" w:hAnsi="Times New Roman" w:cs="Times New Roman"/>
          <w:sz w:val="20"/>
          <w:szCs w:val="20"/>
          <w:lang w:val="en-US"/>
        </w:rPr>
        <w:t xml:space="preserve"> has reported highest numb</w:t>
      </w:r>
      <w:r w:rsidR="00784A9F">
        <w:rPr>
          <w:rFonts w:ascii="Times New Roman" w:hAnsi="Times New Roman" w:cs="Times New Roman"/>
          <w:sz w:val="20"/>
          <w:szCs w:val="20"/>
          <w:lang w:val="en-US"/>
        </w:rPr>
        <w:t>er</w:t>
      </w:r>
      <w:r w:rsidRPr="00784A9F">
        <w:rPr>
          <w:rFonts w:ascii="Times New Roman" w:hAnsi="Times New Roman" w:cs="Times New Roman"/>
          <w:sz w:val="20"/>
          <w:szCs w:val="20"/>
          <w:lang w:val="en-US"/>
        </w:rPr>
        <w:t xml:space="preserve"> </w:t>
      </w:r>
      <w:r w:rsidR="00784A9F">
        <w:rPr>
          <w:rFonts w:ascii="Times New Roman" w:hAnsi="Times New Roman" w:cs="Times New Roman"/>
          <w:sz w:val="20"/>
          <w:szCs w:val="20"/>
          <w:lang w:val="en-US"/>
        </w:rPr>
        <w:t>of</w:t>
      </w:r>
      <w:r w:rsidRPr="00784A9F">
        <w:rPr>
          <w:rFonts w:ascii="Times New Roman" w:hAnsi="Times New Roman" w:cs="Times New Roman"/>
          <w:sz w:val="20"/>
          <w:szCs w:val="20"/>
          <w:lang w:val="en-US"/>
        </w:rPr>
        <w:t xml:space="preserve"> covid 19 cases which respectively contributed a enormous amount of biomedical waste such as gloves mask sanitizers syringe</w:t>
      </w:r>
      <w:r w:rsidR="00784A9F">
        <w:rPr>
          <w:rFonts w:ascii="Times New Roman" w:hAnsi="Times New Roman" w:cs="Times New Roman"/>
          <w:sz w:val="20"/>
          <w:szCs w:val="20"/>
          <w:lang w:val="en-US"/>
        </w:rPr>
        <w:t xml:space="preserve"> </w:t>
      </w:r>
      <w:r w:rsidRPr="00784A9F">
        <w:rPr>
          <w:rFonts w:ascii="Times New Roman" w:hAnsi="Times New Roman" w:cs="Times New Roman"/>
          <w:sz w:val="20"/>
          <w:szCs w:val="20"/>
          <w:lang w:val="en-US"/>
        </w:rPr>
        <w:t>n</w:t>
      </w:r>
      <w:r w:rsidR="00784A9F">
        <w:rPr>
          <w:rFonts w:ascii="Times New Roman" w:hAnsi="Times New Roman" w:cs="Times New Roman"/>
          <w:sz w:val="20"/>
          <w:szCs w:val="20"/>
          <w:lang w:val="en-US"/>
        </w:rPr>
        <w:t>e</w:t>
      </w:r>
      <w:r w:rsidRPr="00784A9F">
        <w:rPr>
          <w:rFonts w:ascii="Times New Roman" w:hAnsi="Times New Roman" w:cs="Times New Roman"/>
          <w:sz w:val="20"/>
          <w:szCs w:val="20"/>
          <w:lang w:val="en-US"/>
        </w:rPr>
        <w:t>edle and shields and vaccination discards. Imprope</w:t>
      </w:r>
      <w:r w:rsidR="00784A9F">
        <w:rPr>
          <w:rFonts w:ascii="Times New Roman" w:hAnsi="Times New Roman" w:cs="Times New Roman"/>
          <w:sz w:val="20"/>
          <w:szCs w:val="20"/>
          <w:lang w:val="en-US"/>
        </w:rPr>
        <w:t xml:space="preserve">r </w:t>
      </w:r>
      <w:r w:rsidRPr="00784A9F">
        <w:rPr>
          <w:rFonts w:ascii="Times New Roman" w:hAnsi="Times New Roman" w:cs="Times New Roman"/>
          <w:sz w:val="20"/>
          <w:szCs w:val="20"/>
          <w:lang w:val="en-US"/>
        </w:rPr>
        <w:t>disposal of th</w:t>
      </w:r>
      <w:r w:rsidR="00784A9F">
        <w:rPr>
          <w:rFonts w:ascii="Times New Roman" w:hAnsi="Times New Roman" w:cs="Times New Roman"/>
          <w:sz w:val="20"/>
          <w:szCs w:val="20"/>
          <w:lang w:val="en-US"/>
        </w:rPr>
        <w:t>e</w:t>
      </w:r>
      <w:r w:rsidRPr="00784A9F">
        <w:rPr>
          <w:rFonts w:ascii="Times New Roman" w:hAnsi="Times New Roman" w:cs="Times New Roman"/>
          <w:sz w:val="20"/>
          <w:szCs w:val="20"/>
          <w:lang w:val="en-US"/>
        </w:rPr>
        <w:t>se waste lead to detoriati</w:t>
      </w:r>
      <w:r w:rsidR="00784A9F">
        <w:rPr>
          <w:rFonts w:ascii="Times New Roman" w:hAnsi="Times New Roman" w:cs="Times New Roman"/>
          <w:sz w:val="20"/>
          <w:szCs w:val="20"/>
          <w:lang w:val="en-US"/>
        </w:rPr>
        <w:t>o</w:t>
      </w:r>
      <w:r w:rsidRPr="00784A9F">
        <w:rPr>
          <w:rFonts w:ascii="Times New Roman" w:hAnsi="Times New Roman" w:cs="Times New Roman"/>
          <w:sz w:val="20"/>
          <w:szCs w:val="20"/>
          <w:lang w:val="en-US"/>
        </w:rPr>
        <w:t xml:space="preserve">n of environmental bodies .various management techniques were introduced by the government of </w:t>
      </w:r>
      <w:r w:rsidR="00D94FCA" w:rsidRPr="00784A9F">
        <w:rPr>
          <w:rFonts w:ascii="Times New Roman" w:hAnsi="Times New Roman" w:cs="Times New Roman"/>
          <w:sz w:val="20"/>
          <w:szCs w:val="20"/>
          <w:lang w:val="en-US"/>
        </w:rPr>
        <w:t>India</w:t>
      </w:r>
      <w:r w:rsidRPr="00784A9F">
        <w:rPr>
          <w:rFonts w:ascii="Times New Roman" w:hAnsi="Times New Roman" w:cs="Times New Roman"/>
          <w:sz w:val="20"/>
          <w:szCs w:val="20"/>
          <w:lang w:val="en-US"/>
        </w:rPr>
        <w:t xml:space="preserve"> and positive response was absorbed .the main objective of this management technique is segregate the waste based on colour coded criteria and </w:t>
      </w:r>
      <w:r w:rsidR="00784A9F" w:rsidRPr="00784A9F">
        <w:rPr>
          <w:rFonts w:ascii="Times New Roman" w:hAnsi="Times New Roman" w:cs="Times New Roman"/>
          <w:sz w:val="20"/>
          <w:szCs w:val="20"/>
          <w:lang w:val="en-US"/>
        </w:rPr>
        <w:t>appropriate</w:t>
      </w:r>
      <w:r w:rsidRPr="00784A9F">
        <w:rPr>
          <w:rFonts w:ascii="Times New Roman" w:hAnsi="Times New Roman" w:cs="Times New Roman"/>
          <w:sz w:val="20"/>
          <w:szCs w:val="20"/>
          <w:lang w:val="en-US"/>
        </w:rPr>
        <w:t xml:space="preserve"> treatment were executed</w:t>
      </w:r>
      <w:r w:rsidR="00784A9F" w:rsidRPr="00784A9F">
        <w:rPr>
          <w:rFonts w:ascii="Times New Roman" w:hAnsi="Times New Roman" w:cs="Times New Roman"/>
          <w:sz w:val="20"/>
          <w:szCs w:val="20"/>
          <w:lang w:val="en-US"/>
        </w:rPr>
        <w:t xml:space="preserve">. Future of biomedical waste management include turning waste into energy , improvement in </w:t>
      </w:r>
      <w:r w:rsidR="00D94FCA" w:rsidRPr="00784A9F">
        <w:rPr>
          <w:rFonts w:ascii="Times New Roman" w:hAnsi="Times New Roman" w:cs="Times New Roman"/>
          <w:sz w:val="20"/>
          <w:szCs w:val="20"/>
          <w:lang w:val="en-US"/>
        </w:rPr>
        <w:t>monitoring</w:t>
      </w:r>
      <w:r w:rsidR="00FB6CB5">
        <w:rPr>
          <w:rFonts w:ascii="Times New Roman" w:hAnsi="Times New Roman" w:cs="Times New Roman"/>
          <w:sz w:val="20"/>
          <w:szCs w:val="20"/>
          <w:lang w:val="en-US"/>
        </w:rPr>
        <w:t xml:space="preserve"> </w:t>
      </w:r>
      <w:r w:rsidR="00784A9F" w:rsidRPr="00784A9F">
        <w:rPr>
          <w:rFonts w:ascii="Times New Roman" w:hAnsi="Times New Roman" w:cs="Times New Roman"/>
          <w:sz w:val="20"/>
          <w:szCs w:val="20"/>
          <w:lang w:val="en-US"/>
        </w:rPr>
        <w:t xml:space="preserve">systems, data collection and much more technology based advancement </w:t>
      </w:r>
      <w:r w:rsidR="00FB6CB5">
        <w:rPr>
          <w:rFonts w:ascii="Times New Roman" w:hAnsi="Times New Roman" w:cs="Times New Roman"/>
          <w:sz w:val="20"/>
          <w:szCs w:val="20"/>
          <w:lang w:val="en-US"/>
        </w:rPr>
        <w:t>.</w:t>
      </w:r>
    </w:p>
    <w:p w14:paraId="1D81B48C" w14:textId="77777777" w:rsidR="00E345F8" w:rsidRPr="00E345F8" w:rsidRDefault="00E345F8" w:rsidP="002F14B8">
      <w:pPr>
        <w:rPr>
          <w:rFonts w:ascii="Times New Roman" w:hAnsi="Times New Roman" w:cs="Times New Roman"/>
          <w:b/>
          <w:bCs/>
          <w:sz w:val="20"/>
          <w:szCs w:val="20"/>
          <w:lang w:val="en-US"/>
        </w:rPr>
      </w:pPr>
    </w:p>
    <w:p w14:paraId="17E889B3" w14:textId="77777777" w:rsidR="00755ED3" w:rsidRDefault="00755ED3" w:rsidP="00755ED3">
      <w:pPr>
        <w:jc w:val="center"/>
        <w:rPr>
          <w:rFonts w:ascii="Times New Roman" w:hAnsi="Times New Roman" w:cs="Times New Roman"/>
          <w:b/>
          <w:bCs/>
          <w:sz w:val="20"/>
          <w:szCs w:val="20"/>
          <w:lang w:val="en-US"/>
        </w:rPr>
      </w:pPr>
    </w:p>
    <w:p w14:paraId="015A570E" w14:textId="77777777" w:rsidR="00755ED3" w:rsidRDefault="00755ED3" w:rsidP="00755ED3">
      <w:pPr>
        <w:jc w:val="center"/>
        <w:rPr>
          <w:rFonts w:ascii="Times New Roman" w:hAnsi="Times New Roman" w:cs="Times New Roman"/>
          <w:b/>
          <w:bCs/>
          <w:sz w:val="20"/>
          <w:szCs w:val="20"/>
          <w:lang w:val="en-US"/>
        </w:rPr>
      </w:pPr>
    </w:p>
    <w:p w14:paraId="516B4448" w14:textId="4EF753E5" w:rsidR="002D50F4" w:rsidRPr="00E345F8" w:rsidRDefault="009D6DB2" w:rsidP="00755ED3">
      <w:pPr>
        <w:jc w:val="center"/>
        <w:rPr>
          <w:rFonts w:ascii="Times New Roman" w:hAnsi="Times New Roman" w:cs="Times New Roman"/>
          <w:b/>
          <w:bCs/>
          <w:sz w:val="20"/>
          <w:szCs w:val="20"/>
          <w:lang w:val="en-US"/>
        </w:rPr>
      </w:pPr>
      <w:r w:rsidRPr="00E345F8">
        <w:rPr>
          <w:rFonts w:ascii="Times New Roman" w:hAnsi="Times New Roman" w:cs="Times New Roman"/>
          <w:b/>
          <w:bCs/>
          <w:sz w:val="20"/>
          <w:szCs w:val="20"/>
          <w:lang w:val="en-US"/>
        </w:rPr>
        <w:t>Reference</w:t>
      </w:r>
    </w:p>
    <w:p w14:paraId="0EA19DEE" w14:textId="36BF6718" w:rsidR="00954828" w:rsidRPr="00755ED3" w:rsidRDefault="00091C50"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00954828" w:rsidRPr="00755ED3">
        <w:rPr>
          <w:rFonts w:ascii="Times New Roman" w:hAnsi="Times New Roman" w:cs="Times New Roman"/>
          <w:noProof/>
          <w:kern w:val="0"/>
          <w:sz w:val="16"/>
          <w:szCs w:val="16"/>
        </w:rPr>
        <w:t>[1]</w:t>
      </w:r>
      <w:r w:rsidR="00954828" w:rsidRPr="00755ED3">
        <w:rPr>
          <w:rFonts w:ascii="Times New Roman" w:hAnsi="Times New Roman" w:cs="Times New Roman"/>
          <w:noProof/>
          <w:kern w:val="0"/>
          <w:sz w:val="16"/>
          <w:szCs w:val="16"/>
        </w:rPr>
        <w:tab/>
        <w:t>P. Saxena, I.P. Pradhan, D. Kumar, Redefining bio medical waste management during COVID- 19 in india: A way forward, Mater. Today Proc. 60 (2022) 849–858. https://doi.org/10.1016/j.matpr.2021.09.507.</w:t>
      </w:r>
    </w:p>
    <w:p w14:paraId="69346DAE"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2]</w:t>
      </w:r>
      <w:r w:rsidRPr="00755ED3">
        <w:rPr>
          <w:rFonts w:ascii="Times New Roman" w:hAnsi="Times New Roman" w:cs="Times New Roman"/>
          <w:noProof/>
          <w:kern w:val="0"/>
          <w:sz w:val="16"/>
          <w:szCs w:val="16"/>
        </w:rPr>
        <w:tab/>
        <w:t>K. Kathiravan, A. Vidyasakar, C. Pradeep, U. Natesan, K. Ajith Kumar, V. Arun Bharathi, G. Nantha Kumar, S.D. Arun Prakash, Chorographic assessment on the overburden of single-use plastics bio-medical wastes risks and management during COVID-19 pandemic in India, Total Environ. Res. Themes. 7 (2023) 100062. https://doi.org/10.1016/j.totert.2023.100062.</w:t>
      </w:r>
    </w:p>
    <w:p w14:paraId="1B608B39"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3]</w:t>
      </w:r>
      <w:r w:rsidRPr="00755ED3">
        <w:rPr>
          <w:rFonts w:ascii="Times New Roman" w:hAnsi="Times New Roman" w:cs="Times New Roman"/>
          <w:noProof/>
          <w:kern w:val="0"/>
          <w:sz w:val="16"/>
          <w:szCs w:val="16"/>
        </w:rPr>
        <w:tab/>
        <w:t>V. Gautam, R. Thapar, M. Sharma, Biomedical waste management: Incineration vs. environmental safety, Indian J. Med. Microbiol. 28 (2010) 191–192. https://doi.org/10.4103/0255-0857.66465.</w:t>
      </w:r>
    </w:p>
    <w:p w14:paraId="61C9C978"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4]</w:t>
      </w:r>
      <w:r w:rsidRPr="00755ED3">
        <w:rPr>
          <w:rFonts w:ascii="Times New Roman" w:hAnsi="Times New Roman" w:cs="Times New Roman"/>
          <w:noProof/>
          <w:kern w:val="0"/>
          <w:sz w:val="16"/>
          <w:szCs w:val="16"/>
        </w:rPr>
        <w:tab/>
        <w:t>R.I. Masud, K.H. Suman, S. Tasnim, M.S. Begum, M.H. Sikder, M.J. Uddin, M.N. Haque, A review on enhanced microplastics derived from biomedical waste during the COVID-19 pandemic with its toxicity, health risks, and biomarkers, Environ. Res. 216 (2023) 114434. https://doi.org/10.1016/j.envres.2022.114434.</w:t>
      </w:r>
    </w:p>
    <w:p w14:paraId="1542F08A"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5]</w:t>
      </w:r>
      <w:r w:rsidRPr="00755ED3">
        <w:rPr>
          <w:rFonts w:ascii="Times New Roman" w:hAnsi="Times New Roman" w:cs="Times New Roman"/>
          <w:noProof/>
          <w:kern w:val="0"/>
          <w:sz w:val="16"/>
          <w:szCs w:val="16"/>
        </w:rPr>
        <w:tab/>
        <w:t>M. Achak, S. Alaoui Bakri, Y. Chhiti, F.E. M’hamdi Alaoui, N. Barka, W. Boumya, SARS-CoV-2 in hospital wastewater during outbreak of COVID-19: A review on detection, survival and disinfection technologies, Sci. Total Environ. 761 (2021). https://doi.org/10.1016/j.scitotenv.2020.143192.</w:t>
      </w:r>
    </w:p>
    <w:p w14:paraId="44129FD8"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6]</w:t>
      </w:r>
      <w:r w:rsidRPr="00755ED3">
        <w:rPr>
          <w:rFonts w:ascii="Times New Roman" w:hAnsi="Times New Roman" w:cs="Times New Roman"/>
          <w:noProof/>
          <w:kern w:val="0"/>
          <w:sz w:val="16"/>
          <w:szCs w:val="16"/>
        </w:rPr>
        <w:tab/>
        <w:t>V.K. Parida, D. Sikarwar, A. Majumder, A.K. Gupta, An assessment of hospital wastewater and biomedical waste generation, existing legislations, risk assessment, treatment processes, and scenario during COVID-19, J. Environ. Manage. 308 (2022) 114609. https://doi.org/10.1016/j.jenvman.2022.114609.</w:t>
      </w:r>
    </w:p>
    <w:p w14:paraId="198B06C6"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7]</w:t>
      </w:r>
      <w:r w:rsidRPr="00755ED3">
        <w:rPr>
          <w:rFonts w:ascii="Times New Roman" w:hAnsi="Times New Roman" w:cs="Times New Roman"/>
          <w:noProof/>
          <w:kern w:val="0"/>
          <w:sz w:val="16"/>
          <w:szCs w:val="16"/>
        </w:rPr>
        <w:tab/>
        <w:t>A. Nabavi-Pelesaraei, N. Mohammadkashi, L. Naderloo, M. Abbasi, K. wing Chau, Principal of environmental life cycle assessment for medical waste during COVID-19 outbreak to support sustainable development goals, Sci. Total Environ. 827 (2022). https://doi.org/10.1016/j.scitotenv.2022.154416.</w:t>
      </w:r>
    </w:p>
    <w:p w14:paraId="058FA397"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8]</w:t>
      </w:r>
      <w:r w:rsidRPr="00755ED3">
        <w:rPr>
          <w:rFonts w:ascii="Times New Roman" w:hAnsi="Times New Roman" w:cs="Times New Roman"/>
          <w:noProof/>
          <w:kern w:val="0"/>
          <w:sz w:val="16"/>
          <w:szCs w:val="16"/>
        </w:rPr>
        <w:tab/>
        <w:t>M.R. Capoor, A. Parida, Current perspectives of biomedical waste management in context of COVID-19”, Indian J. Med. Microbiol. 39 (2021) 171–178. https://doi.org/10.1016/j.ijmmb.2021.03.003.</w:t>
      </w:r>
    </w:p>
    <w:p w14:paraId="72837A2B"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9]</w:t>
      </w:r>
      <w:r w:rsidRPr="00755ED3">
        <w:rPr>
          <w:rFonts w:ascii="Times New Roman" w:hAnsi="Times New Roman" w:cs="Times New Roman"/>
          <w:noProof/>
          <w:kern w:val="0"/>
          <w:sz w:val="16"/>
          <w:szCs w:val="16"/>
        </w:rPr>
        <w:tab/>
        <w:t>P. Sharma, A Review on Biomedical Waste and its Management, Significances Bioeng. Biosci. 1 (2018). https://doi.org/10.31031/sbb.2018.01.000522.</w:t>
      </w:r>
    </w:p>
    <w:p w14:paraId="38F2CB2B"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10]</w:t>
      </w:r>
      <w:r w:rsidRPr="00755ED3">
        <w:rPr>
          <w:rFonts w:ascii="Times New Roman" w:hAnsi="Times New Roman" w:cs="Times New Roman"/>
          <w:noProof/>
          <w:kern w:val="0"/>
          <w:sz w:val="16"/>
          <w:szCs w:val="16"/>
        </w:rPr>
        <w:tab/>
        <w:t>L. Joseph, H. Paul, J. Premkumar, Rabindranath, R. Paul, J.S. Michael, Biomedical waste management: Study on the awareness and practice among healthcare workers in a tertiary teaching hospital, Indian J. Med. Microbiol. 33 (2015) 129–131. https://doi.org/10.4103/0255-0857.148411.</w:t>
      </w:r>
    </w:p>
    <w:p w14:paraId="5568FAB9"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11]</w:t>
      </w:r>
      <w:r w:rsidRPr="00755ED3">
        <w:rPr>
          <w:rFonts w:ascii="Times New Roman" w:hAnsi="Times New Roman" w:cs="Times New Roman"/>
          <w:noProof/>
          <w:kern w:val="0"/>
          <w:sz w:val="16"/>
          <w:szCs w:val="16"/>
        </w:rPr>
        <w:tab/>
        <w:t>P. Agrawal, G. Kaur, S.S. Kolekar, Investigation on biomedical waste management of hospitals using cohort intelligence algorithm, Soft Comput. Lett. 3 (2021) 100008. https://doi.org/10.1016/j.socl.2020.100008.</w:t>
      </w:r>
    </w:p>
    <w:p w14:paraId="37677DB3"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12]</w:t>
      </w:r>
      <w:r w:rsidRPr="00755ED3">
        <w:rPr>
          <w:rFonts w:ascii="Times New Roman" w:hAnsi="Times New Roman" w:cs="Times New Roman"/>
          <w:noProof/>
          <w:kern w:val="0"/>
          <w:sz w:val="16"/>
          <w:szCs w:val="16"/>
        </w:rPr>
        <w:tab/>
        <w:t>S. Ilyas, R.R. Srivastava, H. Kim, Disinfection technology and strategies for COVID-19 hospital and bio-medical waste management, Sci. Total Environ. 749 (2020). https://doi.org/10.1016/j.scitotenv.2020.141652.</w:t>
      </w:r>
    </w:p>
    <w:p w14:paraId="184E047C"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13]</w:t>
      </w:r>
      <w:r w:rsidRPr="00755ED3">
        <w:rPr>
          <w:rFonts w:ascii="Times New Roman" w:hAnsi="Times New Roman" w:cs="Times New Roman"/>
          <w:noProof/>
          <w:kern w:val="0"/>
          <w:sz w:val="16"/>
          <w:szCs w:val="16"/>
        </w:rPr>
        <w:tab/>
        <w:t>S. Saha, R. Chaki, IoT based smart waste management system in aspect of COVID-19, J. Open Innov. Technol. Mark. Complex. 9 (2023) 100048. https://doi.org/10.1016/j.joitmc.2023.100048.</w:t>
      </w:r>
    </w:p>
    <w:p w14:paraId="040ED554"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14]</w:t>
      </w:r>
      <w:r w:rsidRPr="00755ED3">
        <w:rPr>
          <w:rFonts w:ascii="Times New Roman" w:hAnsi="Times New Roman" w:cs="Times New Roman"/>
          <w:noProof/>
          <w:kern w:val="0"/>
          <w:sz w:val="16"/>
          <w:szCs w:val="16"/>
        </w:rPr>
        <w:tab/>
        <w:t>A.D. Igalavithana, X. Yuan, C.P. Attanayake, S. Wang, S. You, D.C.W. Tsang, A. Nzihou, Y.S. Ok, Sustainable management of plastic wastes in COVID-19 pandemic: The biochar solution, Environ. Res. 212 (2022). https://doi.org/10.1016/j.envres.2022.113495.</w:t>
      </w:r>
    </w:p>
    <w:p w14:paraId="481AA78B" w14:textId="77777777" w:rsidR="00954828" w:rsidRPr="00755ED3" w:rsidRDefault="00954828" w:rsidP="00954828">
      <w:pPr>
        <w:widowControl w:val="0"/>
        <w:autoSpaceDE w:val="0"/>
        <w:autoSpaceDN w:val="0"/>
        <w:adjustRightInd w:val="0"/>
        <w:spacing w:line="240" w:lineRule="auto"/>
        <w:ind w:left="640" w:hanging="640"/>
        <w:rPr>
          <w:rFonts w:ascii="Times New Roman" w:hAnsi="Times New Roman" w:cs="Times New Roman"/>
          <w:noProof/>
          <w:kern w:val="0"/>
          <w:sz w:val="16"/>
          <w:szCs w:val="16"/>
        </w:rPr>
      </w:pPr>
      <w:r w:rsidRPr="00755ED3">
        <w:rPr>
          <w:rFonts w:ascii="Times New Roman" w:hAnsi="Times New Roman" w:cs="Times New Roman"/>
          <w:noProof/>
          <w:kern w:val="0"/>
          <w:sz w:val="16"/>
          <w:szCs w:val="16"/>
        </w:rPr>
        <w:t>[15]</w:t>
      </w:r>
      <w:r w:rsidRPr="00755ED3">
        <w:rPr>
          <w:rFonts w:ascii="Times New Roman" w:hAnsi="Times New Roman" w:cs="Times New Roman"/>
          <w:noProof/>
          <w:kern w:val="0"/>
          <w:sz w:val="16"/>
          <w:szCs w:val="16"/>
        </w:rPr>
        <w:tab/>
        <w:t>S. Shekoohiyan, F. Parsaee, S. Ghayour, Assessment of knowledge, attitude and practice about biomedical waste management among healthcare staff of Fasa educational hospitals in COVID-19 pandemic, Case Stud. Chem. Environ. Eng. 6 (2022) 100207. https://doi.org/10.1016/j.cscee.2022.100207.</w:t>
      </w:r>
    </w:p>
    <w:p w14:paraId="419A69E5" w14:textId="77777777" w:rsidR="00954828" w:rsidRPr="00954828" w:rsidRDefault="00954828" w:rsidP="00954828">
      <w:pPr>
        <w:widowControl w:val="0"/>
        <w:autoSpaceDE w:val="0"/>
        <w:autoSpaceDN w:val="0"/>
        <w:adjustRightInd w:val="0"/>
        <w:spacing w:line="240" w:lineRule="auto"/>
        <w:ind w:left="640" w:hanging="640"/>
        <w:rPr>
          <w:rFonts w:ascii="Times New Roman" w:hAnsi="Times New Roman" w:cs="Times New Roman"/>
          <w:noProof/>
          <w:sz w:val="20"/>
        </w:rPr>
      </w:pPr>
      <w:r w:rsidRPr="00755ED3">
        <w:rPr>
          <w:rFonts w:ascii="Times New Roman" w:hAnsi="Times New Roman" w:cs="Times New Roman"/>
          <w:noProof/>
          <w:kern w:val="0"/>
          <w:sz w:val="16"/>
          <w:szCs w:val="16"/>
        </w:rPr>
        <w:t>[16]</w:t>
      </w:r>
      <w:r w:rsidRPr="00755ED3">
        <w:rPr>
          <w:rFonts w:ascii="Times New Roman" w:hAnsi="Times New Roman" w:cs="Times New Roman"/>
          <w:noProof/>
          <w:kern w:val="0"/>
          <w:sz w:val="16"/>
          <w:szCs w:val="16"/>
        </w:rPr>
        <w:tab/>
        <w:t xml:space="preserve">P.C. Ojha, S.S. Satpathy, A.K. Ojha, L.B. Sukla, D. Pradhan, Overcoming challenges due to enhanced biomedical waste generation during COVID-19 pandemic, Sci. Total Environ. 832 (2022) 155072. </w:t>
      </w:r>
      <w:r w:rsidRPr="00954828">
        <w:rPr>
          <w:rFonts w:ascii="Times New Roman" w:hAnsi="Times New Roman" w:cs="Times New Roman"/>
          <w:noProof/>
          <w:kern w:val="0"/>
          <w:sz w:val="20"/>
          <w:szCs w:val="24"/>
        </w:rPr>
        <w:t>https://doi.org/10.1016/j.scitotenv.2022.155072.</w:t>
      </w:r>
    </w:p>
    <w:p w14:paraId="5DE216F6" w14:textId="29A4763C" w:rsidR="00091C50" w:rsidRDefault="00091C50" w:rsidP="00D94FCA">
      <w:pPr>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sectPr w:rsidR="00091C50" w:rsidSect="00875E4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196A0" w14:textId="77777777" w:rsidR="00BB3AFD" w:rsidRDefault="00BB3AFD" w:rsidP="00846AB0">
      <w:pPr>
        <w:spacing w:after="0" w:line="240" w:lineRule="auto"/>
      </w:pPr>
      <w:r>
        <w:separator/>
      </w:r>
    </w:p>
  </w:endnote>
  <w:endnote w:type="continuationSeparator" w:id="0">
    <w:p w14:paraId="4DA94047" w14:textId="77777777" w:rsidR="00BB3AFD" w:rsidRDefault="00BB3AFD" w:rsidP="00846A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AC6B9" w14:textId="77777777" w:rsidR="00BB3AFD" w:rsidRDefault="00BB3AFD" w:rsidP="00846AB0">
      <w:pPr>
        <w:spacing w:after="0" w:line="240" w:lineRule="auto"/>
      </w:pPr>
      <w:r>
        <w:separator/>
      </w:r>
    </w:p>
  </w:footnote>
  <w:footnote w:type="continuationSeparator" w:id="0">
    <w:p w14:paraId="6D6EABB6" w14:textId="77777777" w:rsidR="00BB3AFD" w:rsidRDefault="00BB3AFD" w:rsidP="00846A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D0B74"/>
    <w:multiLevelType w:val="hybridMultilevel"/>
    <w:tmpl w:val="6576FB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1346BA"/>
    <w:multiLevelType w:val="hybridMultilevel"/>
    <w:tmpl w:val="BCAA57D0"/>
    <w:lvl w:ilvl="0" w:tplc="CC708528">
      <w:start w:val="1"/>
      <w:numFmt w:val="decimal"/>
      <w:lvlText w:val="%1."/>
      <w:lvlJc w:val="left"/>
      <w:pPr>
        <w:ind w:left="528" w:hanging="360"/>
      </w:pPr>
      <w:rPr>
        <w:rFonts w:hint="default"/>
      </w:rPr>
    </w:lvl>
    <w:lvl w:ilvl="1" w:tplc="40090019" w:tentative="1">
      <w:start w:val="1"/>
      <w:numFmt w:val="lowerLetter"/>
      <w:lvlText w:val="%2."/>
      <w:lvlJc w:val="left"/>
      <w:pPr>
        <w:ind w:left="1248" w:hanging="360"/>
      </w:pPr>
    </w:lvl>
    <w:lvl w:ilvl="2" w:tplc="4009001B" w:tentative="1">
      <w:start w:val="1"/>
      <w:numFmt w:val="lowerRoman"/>
      <w:lvlText w:val="%3."/>
      <w:lvlJc w:val="right"/>
      <w:pPr>
        <w:ind w:left="1968" w:hanging="180"/>
      </w:pPr>
    </w:lvl>
    <w:lvl w:ilvl="3" w:tplc="4009000F" w:tentative="1">
      <w:start w:val="1"/>
      <w:numFmt w:val="decimal"/>
      <w:lvlText w:val="%4."/>
      <w:lvlJc w:val="left"/>
      <w:pPr>
        <w:ind w:left="2688" w:hanging="360"/>
      </w:pPr>
    </w:lvl>
    <w:lvl w:ilvl="4" w:tplc="40090019" w:tentative="1">
      <w:start w:val="1"/>
      <w:numFmt w:val="lowerLetter"/>
      <w:lvlText w:val="%5."/>
      <w:lvlJc w:val="left"/>
      <w:pPr>
        <w:ind w:left="3408" w:hanging="360"/>
      </w:pPr>
    </w:lvl>
    <w:lvl w:ilvl="5" w:tplc="4009001B" w:tentative="1">
      <w:start w:val="1"/>
      <w:numFmt w:val="lowerRoman"/>
      <w:lvlText w:val="%6."/>
      <w:lvlJc w:val="right"/>
      <w:pPr>
        <w:ind w:left="4128" w:hanging="180"/>
      </w:pPr>
    </w:lvl>
    <w:lvl w:ilvl="6" w:tplc="4009000F" w:tentative="1">
      <w:start w:val="1"/>
      <w:numFmt w:val="decimal"/>
      <w:lvlText w:val="%7."/>
      <w:lvlJc w:val="left"/>
      <w:pPr>
        <w:ind w:left="4848" w:hanging="360"/>
      </w:pPr>
    </w:lvl>
    <w:lvl w:ilvl="7" w:tplc="40090019" w:tentative="1">
      <w:start w:val="1"/>
      <w:numFmt w:val="lowerLetter"/>
      <w:lvlText w:val="%8."/>
      <w:lvlJc w:val="left"/>
      <w:pPr>
        <w:ind w:left="5568" w:hanging="360"/>
      </w:pPr>
    </w:lvl>
    <w:lvl w:ilvl="8" w:tplc="4009001B" w:tentative="1">
      <w:start w:val="1"/>
      <w:numFmt w:val="lowerRoman"/>
      <w:lvlText w:val="%9."/>
      <w:lvlJc w:val="right"/>
      <w:pPr>
        <w:ind w:left="6288" w:hanging="180"/>
      </w:pPr>
    </w:lvl>
  </w:abstractNum>
  <w:abstractNum w:abstractNumId="2" w15:restartNumberingAfterBreak="0">
    <w:nsid w:val="0B8A681B"/>
    <w:multiLevelType w:val="hybridMultilevel"/>
    <w:tmpl w:val="1A105E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8F3C9F"/>
    <w:multiLevelType w:val="hybridMultilevel"/>
    <w:tmpl w:val="5956CC30"/>
    <w:lvl w:ilvl="0" w:tplc="7AE65912">
      <w:start w:val="1"/>
      <w:numFmt w:val="decimal"/>
      <w:lvlText w:val="%1."/>
      <w:lvlJc w:val="left"/>
      <w:pPr>
        <w:ind w:left="804" w:hanging="360"/>
      </w:pPr>
      <w:rPr>
        <w:rFonts w:hint="default"/>
      </w:rPr>
    </w:lvl>
    <w:lvl w:ilvl="1" w:tplc="40090019" w:tentative="1">
      <w:start w:val="1"/>
      <w:numFmt w:val="lowerLetter"/>
      <w:lvlText w:val="%2."/>
      <w:lvlJc w:val="left"/>
      <w:pPr>
        <w:ind w:left="1524" w:hanging="360"/>
      </w:pPr>
    </w:lvl>
    <w:lvl w:ilvl="2" w:tplc="4009001B" w:tentative="1">
      <w:start w:val="1"/>
      <w:numFmt w:val="lowerRoman"/>
      <w:lvlText w:val="%3."/>
      <w:lvlJc w:val="right"/>
      <w:pPr>
        <w:ind w:left="2244" w:hanging="180"/>
      </w:pPr>
    </w:lvl>
    <w:lvl w:ilvl="3" w:tplc="4009000F" w:tentative="1">
      <w:start w:val="1"/>
      <w:numFmt w:val="decimal"/>
      <w:lvlText w:val="%4."/>
      <w:lvlJc w:val="left"/>
      <w:pPr>
        <w:ind w:left="2964" w:hanging="360"/>
      </w:pPr>
    </w:lvl>
    <w:lvl w:ilvl="4" w:tplc="40090019" w:tentative="1">
      <w:start w:val="1"/>
      <w:numFmt w:val="lowerLetter"/>
      <w:lvlText w:val="%5."/>
      <w:lvlJc w:val="left"/>
      <w:pPr>
        <w:ind w:left="3684" w:hanging="360"/>
      </w:pPr>
    </w:lvl>
    <w:lvl w:ilvl="5" w:tplc="4009001B" w:tentative="1">
      <w:start w:val="1"/>
      <w:numFmt w:val="lowerRoman"/>
      <w:lvlText w:val="%6."/>
      <w:lvlJc w:val="right"/>
      <w:pPr>
        <w:ind w:left="4404" w:hanging="180"/>
      </w:pPr>
    </w:lvl>
    <w:lvl w:ilvl="6" w:tplc="4009000F" w:tentative="1">
      <w:start w:val="1"/>
      <w:numFmt w:val="decimal"/>
      <w:lvlText w:val="%7."/>
      <w:lvlJc w:val="left"/>
      <w:pPr>
        <w:ind w:left="5124" w:hanging="360"/>
      </w:pPr>
    </w:lvl>
    <w:lvl w:ilvl="7" w:tplc="40090019" w:tentative="1">
      <w:start w:val="1"/>
      <w:numFmt w:val="lowerLetter"/>
      <w:lvlText w:val="%8."/>
      <w:lvlJc w:val="left"/>
      <w:pPr>
        <w:ind w:left="5844" w:hanging="360"/>
      </w:pPr>
    </w:lvl>
    <w:lvl w:ilvl="8" w:tplc="4009001B" w:tentative="1">
      <w:start w:val="1"/>
      <w:numFmt w:val="lowerRoman"/>
      <w:lvlText w:val="%9."/>
      <w:lvlJc w:val="right"/>
      <w:pPr>
        <w:ind w:left="6564" w:hanging="180"/>
      </w:pPr>
    </w:lvl>
  </w:abstractNum>
  <w:abstractNum w:abstractNumId="4" w15:restartNumberingAfterBreak="0">
    <w:nsid w:val="13055FE3"/>
    <w:multiLevelType w:val="hybridMultilevel"/>
    <w:tmpl w:val="D0D2A1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8454F34"/>
    <w:multiLevelType w:val="hybridMultilevel"/>
    <w:tmpl w:val="6FB87BA0"/>
    <w:lvl w:ilvl="0" w:tplc="40090001">
      <w:start w:val="1"/>
      <w:numFmt w:val="bullet"/>
      <w:lvlText w:val=""/>
      <w:lvlJc w:val="left"/>
      <w:pPr>
        <w:ind w:left="2511" w:hanging="360"/>
      </w:pPr>
      <w:rPr>
        <w:rFonts w:ascii="Symbol" w:hAnsi="Symbol" w:hint="default"/>
      </w:rPr>
    </w:lvl>
    <w:lvl w:ilvl="1" w:tplc="40090003" w:tentative="1">
      <w:start w:val="1"/>
      <w:numFmt w:val="bullet"/>
      <w:lvlText w:val="o"/>
      <w:lvlJc w:val="left"/>
      <w:pPr>
        <w:ind w:left="3231" w:hanging="360"/>
      </w:pPr>
      <w:rPr>
        <w:rFonts w:ascii="Courier New" w:hAnsi="Courier New" w:cs="Courier New" w:hint="default"/>
      </w:rPr>
    </w:lvl>
    <w:lvl w:ilvl="2" w:tplc="40090005" w:tentative="1">
      <w:start w:val="1"/>
      <w:numFmt w:val="bullet"/>
      <w:lvlText w:val=""/>
      <w:lvlJc w:val="left"/>
      <w:pPr>
        <w:ind w:left="3951" w:hanging="360"/>
      </w:pPr>
      <w:rPr>
        <w:rFonts w:ascii="Wingdings" w:hAnsi="Wingdings" w:hint="default"/>
      </w:rPr>
    </w:lvl>
    <w:lvl w:ilvl="3" w:tplc="40090001" w:tentative="1">
      <w:start w:val="1"/>
      <w:numFmt w:val="bullet"/>
      <w:lvlText w:val=""/>
      <w:lvlJc w:val="left"/>
      <w:pPr>
        <w:ind w:left="4671" w:hanging="360"/>
      </w:pPr>
      <w:rPr>
        <w:rFonts w:ascii="Symbol" w:hAnsi="Symbol" w:hint="default"/>
      </w:rPr>
    </w:lvl>
    <w:lvl w:ilvl="4" w:tplc="40090003" w:tentative="1">
      <w:start w:val="1"/>
      <w:numFmt w:val="bullet"/>
      <w:lvlText w:val="o"/>
      <w:lvlJc w:val="left"/>
      <w:pPr>
        <w:ind w:left="5391" w:hanging="360"/>
      </w:pPr>
      <w:rPr>
        <w:rFonts w:ascii="Courier New" w:hAnsi="Courier New" w:cs="Courier New" w:hint="default"/>
      </w:rPr>
    </w:lvl>
    <w:lvl w:ilvl="5" w:tplc="40090005" w:tentative="1">
      <w:start w:val="1"/>
      <w:numFmt w:val="bullet"/>
      <w:lvlText w:val=""/>
      <w:lvlJc w:val="left"/>
      <w:pPr>
        <w:ind w:left="6111" w:hanging="360"/>
      </w:pPr>
      <w:rPr>
        <w:rFonts w:ascii="Wingdings" w:hAnsi="Wingdings" w:hint="default"/>
      </w:rPr>
    </w:lvl>
    <w:lvl w:ilvl="6" w:tplc="40090001" w:tentative="1">
      <w:start w:val="1"/>
      <w:numFmt w:val="bullet"/>
      <w:lvlText w:val=""/>
      <w:lvlJc w:val="left"/>
      <w:pPr>
        <w:ind w:left="6831" w:hanging="360"/>
      </w:pPr>
      <w:rPr>
        <w:rFonts w:ascii="Symbol" w:hAnsi="Symbol" w:hint="default"/>
      </w:rPr>
    </w:lvl>
    <w:lvl w:ilvl="7" w:tplc="40090003" w:tentative="1">
      <w:start w:val="1"/>
      <w:numFmt w:val="bullet"/>
      <w:lvlText w:val="o"/>
      <w:lvlJc w:val="left"/>
      <w:pPr>
        <w:ind w:left="7551" w:hanging="360"/>
      </w:pPr>
      <w:rPr>
        <w:rFonts w:ascii="Courier New" w:hAnsi="Courier New" w:cs="Courier New" w:hint="default"/>
      </w:rPr>
    </w:lvl>
    <w:lvl w:ilvl="8" w:tplc="40090005" w:tentative="1">
      <w:start w:val="1"/>
      <w:numFmt w:val="bullet"/>
      <w:lvlText w:val=""/>
      <w:lvlJc w:val="left"/>
      <w:pPr>
        <w:ind w:left="8271" w:hanging="360"/>
      </w:pPr>
      <w:rPr>
        <w:rFonts w:ascii="Wingdings" w:hAnsi="Wingdings" w:hint="default"/>
      </w:rPr>
    </w:lvl>
  </w:abstractNum>
  <w:abstractNum w:abstractNumId="6" w15:restartNumberingAfterBreak="0">
    <w:nsid w:val="19B14333"/>
    <w:multiLevelType w:val="hybridMultilevel"/>
    <w:tmpl w:val="78CA428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B5C4E25"/>
    <w:multiLevelType w:val="hybridMultilevel"/>
    <w:tmpl w:val="62D4D910"/>
    <w:lvl w:ilvl="0" w:tplc="40090017">
      <w:start w:val="1"/>
      <w:numFmt w:val="lowerLetter"/>
      <w:lvlText w:val="%1)"/>
      <w:lvlJc w:val="left"/>
      <w:pPr>
        <w:ind w:left="888" w:hanging="360"/>
      </w:pPr>
    </w:lvl>
    <w:lvl w:ilvl="1" w:tplc="40090019" w:tentative="1">
      <w:start w:val="1"/>
      <w:numFmt w:val="lowerLetter"/>
      <w:lvlText w:val="%2."/>
      <w:lvlJc w:val="left"/>
      <w:pPr>
        <w:ind w:left="1608" w:hanging="360"/>
      </w:pPr>
    </w:lvl>
    <w:lvl w:ilvl="2" w:tplc="4009001B" w:tentative="1">
      <w:start w:val="1"/>
      <w:numFmt w:val="lowerRoman"/>
      <w:lvlText w:val="%3."/>
      <w:lvlJc w:val="right"/>
      <w:pPr>
        <w:ind w:left="2328" w:hanging="180"/>
      </w:pPr>
    </w:lvl>
    <w:lvl w:ilvl="3" w:tplc="4009000F" w:tentative="1">
      <w:start w:val="1"/>
      <w:numFmt w:val="decimal"/>
      <w:lvlText w:val="%4."/>
      <w:lvlJc w:val="left"/>
      <w:pPr>
        <w:ind w:left="3048" w:hanging="360"/>
      </w:pPr>
    </w:lvl>
    <w:lvl w:ilvl="4" w:tplc="40090019" w:tentative="1">
      <w:start w:val="1"/>
      <w:numFmt w:val="lowerLetter"/>
      <w:lvlText w:val="%5."/>
      <w:lvlJc w:val="left"/>
      <w:pPr>
        <w:ind w:left="3768" w:hanging="360"/>
      </w:pPr>
    </w:lvl>
    <w:lvl w:ilvl="5" w:tplc="4009001B" w:tentative="1">
      <w:start w:val="1"/>
      <w:numFmt w:val="lowerRoman"/>
      <w:lvlText w:val="%6."/>
      <w:lvlJc w:val="right"/>
      <w:pPr>
        <w:ind w:left="4488" w:hanging="180"/>
      </w:pPr>
    </w:lvl>
    <w:lvl w:ilvl="6" w:tplc="4009000F" w:tentative="1">
      <w:start w:val="1"/>
      <w:numFmt w:val="decimal"/>
      <w:lvlText w:val="%7."/>
      <w:lvlJc w:val="left"/>
      <w:pPr>
        <w:ind w:left="5208" w:hanging="360"/>
      </w:pPr>
    </w:lvl>
    <w:lvl w:ilvl="7" w:tplc="40090019" w:tentative="1">
      <w:start w:val="1"/>
      <w:numFmt w:val="lowerLetter"/>
      <w:lvlText w:val="%8."/>
      <w:lvlJc w:val="left"/>
      <w:pPr>
        <w:ind w:left="5928" w:hanging="360"/>
      </w:pPr>
    </w:lvl>
    <w:lvl w:ilvl="8" w:tplc="4009001B" w:tentative="1">
      <w:start w:val="1"/>
      <w:numFmt w:val="lowerRoman"/>
      <w:lvlText w:val="%9."/>
      <w:lvlJc w:val="right"/>
      <w:pPr>
        <w:ind w:left="6648" w:hanging="180"/>
      </w:pPr>
    </w:lvl>
  </w:abstractNum>
  <w:abstractNum w:abstractNumId="8" w15:restartNumberingAfterBreak="0">
    <w:nsid w:val="1BEB32F4"/>
    <w:multiLevelType w:val="hybridMultilevel"/>
    <w:tmpl w:val="0A4430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F549AD"/>
    <w:multiLevelType w:val="hybridMultilevel"/>
    <w:tmpl w:val="73E828E0"/>
    <w:lvl w:ilvl="0" w:tplc="681ED9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6C02092"/>
    <w:multiLevelType w:val="hybridMultilevel"/>
    <w:tmpl w:val="8810556E"/>
    <w:lvl w:ilvl="0" w:tplc="17708408">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96C267D"/>
    <w:multiLevelType w:val="hybridMultilevel"/>
    <w:tmpl w:val="76D2E734"/>
    <w:lvl w:ilvl="0" w:tplc="65B06FC0">
      <w:start w:val="1"/>
      <w:numFmt w:val="lowerLetter"/>
      <w:lvlText w:val="%1)"/>
      <w:lvlJc w:val="left"/>
      <w:pPr>
        <w:ind w:left="54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3124947"/>
    <w:multiLevelType w:val="hybridMultilevel"/>
    <w:tmpl w:val="F426F56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58E1E30"/>
    <w:multiLevelType w:val="hybridMultilevel"/>
    <w:tmpl w:val="438478A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0551F64"/>
    <w:multiLevelType w:val="hybridMultilevel"/>
    <w:tmpl w:val="455C4486"/>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EA9446F"/>
    <w:multiLevelType w:val="hybridMultilevel"/>
    <w:tmpl w:val="2196F824"/>
    <w:lvl w:ilvl="0" w:tplc="40090013">
      <w:start w:val="1"/>
      <w:numFmt w:val="upperRoman"/>
      <w:lvlText w:val="%1."/>
      <w:lvlJc w:val="right"/>
      <w:pPr>
        <w:ind w:left="3231" w:hanging="360"/>
      </w:pPr>
    </w:lvl>
    <w:lvl w:ilvl="1" w:tplc="40090019" w:tentative="1">
      <w:start w:val="1"/>
      <w:numFmt w:val="lowerLetter"/>
      <w:lvlText w:val="%2."/>
      <w:lvlJc w:val="left"/>
      <w:pPr>
        <w:ind w:left="3951" w:hanging="360"/>
      </w:pPr>
    </w:lvl>
    <w:lvl w:ilvl="2" w:tplc="4009001B" w:tentative="1">
      <w:start w:val="1"/>
      <w:numFmt w:val="lowerRoman"/>
      <w:lvlText w:val="%3."/>
      <w:lvlJc w:val="right"/>
      <w:pPr>
        <w:ind w:left="4671" w:hanging="180"/>
      </w:pPr>
    </w:lvl>
    <w:lvl w:ilvl="3" w:tplc="4009000F" w:tentative="1">
      <w:start w:val="1"/>
      <w:numFmt w:val="decimal"/>
      <w:lvlText w:val="%4."/>
      <w:lvlJc w:val="left"/>
      <w:pPr>
        <w:ind w:left="5391" w:hanging="360"/>
      </w:pPr>
    </w:lvl>
    <w:lvl w:ilvl="4" w:tplc="40090019" w:tentative="1">
      <w:start w:val="1"/>
      <w:numFmt w:val="lowerLetter"/>
      <w:lvlText w:val="%5."/>
      <w:lvlJc w:val="left"/>
      <w:pPr>
        <w:ind w:left="6111" w:hanging="360"/>
      </w:pPr>
    </w:lvl>
    <w:lvl w:ilvl="5" w:tplc="4009001B" w:tentative="1">
      <w:start w:val="1"/>
      <w:numFmt w:val="lowerRoman"/>
      <w:lvlText w:val="%6."/>
      <w:lvlJc w:val="right"/>
      <w:pPr>
        <w:ind w:left="6831" w:hanging="180"/>
      </w:pPr>
    </w:lvl>
    <w:lvl w:ilvl="6" w:tplc="4009000F" w:tentative="1">
      <w:start w:val="1"/>
      <w:numFmt w:val="decimal"/>
      <w:lvlText w:val="%7."/>
      <w:lvlJc w:val="left"/>
      <w:pPr>
        <w:ind w:left="7551" w:hanging="360"/>
      </w:pPr>
    </w:lvl>
    <w:lvl w:ilvl="7" w:tplc="40090019" w:tentative="1">
      <w:start w:val="1"/>
      <w:numFmt w:val="lowerLetter"/>
      <w:lvlText w:val="%8."/>
      <w:lvlJc w:val="left"/>
      <w:pPr>
        <w:ind w:left="8271" w:hanging="360"/>
      </w:pPr>
    </w:lvl>
    <w:lvl w:ilvl="8" w:tplc="4009001B" w:tentative="1">
      <w:start w:val="1"/>
      <w:numFmt w:val="lowerRoman"/>
      <w:lvlText w:val="%9."/>
      <w:lvlJc w:val="right"/>
      <w:pPr>
        <w:ind w:left="8991" w:hanging="180"/>
      </w:pPr>
    </w:lvl>
  </w:abstractNum>
  <w:abstractNum w:abstractNumId="16" w15:restartNumberingAfterBreak="0">
    <w:nsid w:val="5FAF7CA0"/>
    <w:multiLevelType w:val="hybridMultilevel"/>
    <w:tmpl w:val="F19E0270"/>
    <w:lvl w:ilvl="0" w:tplc="59102244">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057478B"/>
    <w:multiLevelType w:val="hybridMultilevel"/>
    <w:tmpl w:val="A72A70EA"/>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78860E65"/>
    <w:multiLevelType w:val="hybridMultilevel"/>
    <w:tmpl w:val="14EE5396"/>
    <w:lvl w:ilvl="0" w:tplc="14347D44">
      <w:start w:val="1"/>
      <w:numFmt w:val="upperLetter"/>
      <w:lvlText w:val="%1."/>
      <w:lvlJc w:val="right"/>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48872442">
    <w:abstractNumId w:val="3"/>
  </w:num>
  <w:num w:numId="2" w16cid:durableId="1783381004">
    <w:abstractNumId w:val="4"/>
  </w:num>
  <w:num w:numId="3" w16cid:durableId="334307479">
    <w:abstractNumId w:val="1"/>
  </w:num>
  <w:num w:numId="4" w16cid:durableId="1872112829">
    <w:abstractNumId w:val="5"/>
  </w:num>
  <w:num w:numId="5" w16cid:durableId="999120243">
    <w:abstractNumId w:val="15"/>
  </w:num>
  <w:num w:numId="6" w16cid:durableId="895168492">
    <w:abstractNumId w:val="11"/>
  </w:num>
  <w:num w:numId="7" w16cid:durableId="903298015">
    <w:abstractNumId w:val="7"/>
  </w:num>
  <w:num w:numId="8" w16cid:durableId="1711296717">
    <w:abstractNumId w:val="18"/>
  </w:num>
  <w:num w:numId="9" w16cid:durableId="1810435419">
    <w:abstractNumId w:val="10"/>
  </w:num>
  <w:num w:numId="10" w16cid:durableId="38674332">
    <w:abstractNumId w:val="17"/>
  </w:num>
  <w:num w:numId="11" w16cid:durableId="1422407304">
    <w:abstractNumId w:val="12"/>
  </w:num>
  <w:num w:numId="12" w16cid:durableId="1241254062">
    <w:abstractNumId w:val="6"/>
  </w:num>
  <w:num w:numId="13" w16cid:durableId="2056586170">
    <w:abstractNumId w:val="0"/>
  </w:num>
  <w:num w:numId="14" w16cid:durableId="277640343">
    <w:abstractNumId w:val="8"/>
  </w:num>
  <w:num w:numId="15" w16cid:durableId="301156824">
    <w:abstractNumId w:val="9"/>
  </w:num>
  <w:num w:numId="16" w16cid:durableId="568804446">
    <w:abstractNumId w:val="2"/>
  </w:num>
  <w:num w:numId="17" w16cid:durableId="1644700788">
    <w:abstractNumId w:val="16"/>
  </w:num>
  <w:num w:numId="18" w16cid:durableId="1970896378">
    <w:abstractNumId w:val="13"/>
  </w:num>
  <w:num w:numId="19" w16cid:durableId="25980447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M0MjM2ByIjMwMLAyUdpeDU4uLM/DyQAsNaAJdHdpQsAAAA"/>
  </w:docVars>
  <w:rsids>
    <w:rsidRoot w:val="00C63B86"/>
    <w:rsid w:val="00002BA4"/>
    <w:rsid w:val="00015C2A"/>
    <w:rsid w:val="000825A6"/>
    <w:rsid w:val="00091C50"/>
    <w:rsid w:val="000B7585"/>
    <w:rsid w:val="000D613F"/>
    <w:rsid w:val="001054FC"/>
    <w:rsid w:val="00106FF4"/>
    <w:rsid w:val="00126F67"/>
    <w:rsid w:val="001A1CF6"/>
    <w:rsid w:val="001C1EB6"/>
    <w:rsid w:val="001C7613"/>
    <w:rsid w:val="001E7F69"/>
    <w:rsid w:val="00225031"/>
    <w:rsid w:val="00252BF2"/>
    <w:rsid w:val="00262C47"/>
    <w:rsid w:val="00263A39"/>
    <w:rsid w:val="002953B4"/>
    <w:rsid w:val="002D2BB9"/>
    <w:rsid w:val="002D3206"/>
    <w:rsid w:val="002D50F4"/>
    <w:rsid w:val="002F14B8"/>
    <w:rsid w:val="00310001"/>
    <w:rsid w:val="00324B6C"/>
    <w:rsid w:val="00330087"/>
    <w:rsid w:val="003317CB"/>
    <w:rsid w:val="00350A93"/>
    <w:rsid w:val="003D14EE"/>
    <w:rsid w:val="0042622B"/>
    <w:rsid w:val="00465972"/>
    <w:rsid w:val="0048571D"/>
    <w:rsid w:val="00496B06"/>
    <w:rsid w:val="004A0185"/>
    <w:rsid w:val="00527E42"/>
    <w:rsid w:val="00531C5E"/>
    <w:rsid w:val="005522FD"/>
    <w:rsid w:val="005556D9"/>
    <w:rsid w:val="00560A83"/>
    <w:rsid w:val="00567E3C"/>
    <w:rsid w:val="00640B68"/>
    <w:rsid w:val="00686EA9"/>
    <w:rsid w:val="006F4FCC"/>
    <w:rsid w:val="0071779C"/>
    <w:rsid w:val="00755ED3"/>
    <w:rsid w:val="00784A9F"/>
    <w:rsid w:val="007C1156"/>
    <w:rsid w:val="00826D9C"/>
    <w:rsid w:val="00846AB0"/>
    <w:rsid w:val="00875E4A"/>
    <w:rsid w:val="0088002B"/>
    <w:rsid w:val="008F3F34"/>
    <w:rsid w:val="00937885"/>
    <w:rsid w:val="00954828"/>
    <w:rsid w:val="009D6DB2"/>
    <w:rsid w:val="009E01CD"/>
    <w:rsid w:val="00A45042"/>
    <w:rsid w:val="00B060AB"/>
    <w:rsid w:val="00B3566C"/>
    <w:rsid w:val="00B454E6"/>
    <w:rsid w:val="00B5578E"/>
    <w:rsid w:val="00B80A73"/>
    <w:rsid w:val="00BB3AFD"/>
    <w:rsid w:val="00BD4D26"/>
    <w:rsid w:val="00C174C7"/>
    <w:rsid w:val="00C232B5"/>
    <w:rsid w:val="00C37B67"/>
    <w:rsid w:val="00C63B86"/>
    <w:rsid w:val="00CE4F4A"/>
    <w:rsid w:val="00CE7E05"/>
    <w:rsid w:val="00D06F41"/>
    <w:rsid w:val="00D27D83"/>
    <w:rsid w:val="00D35292"/>
    <w:rsid w:val="00D6704B"/>
    <w:rsid w:val="00D72357"/>
    <w:rsid w:val="00D94FCA"/>
    <w:rsid w:val="00DE366C"/>
    <w:rsid w:val="00E345F8"/>
    <w:rsid w:val="00E629EE"/>
    <w:rsid w:val="00F3432C"/>
    <w:rsid w:val="00FB6CB5"/>
    <w:rsid w:val="00FD2CEC"/>
    <w:rsid w:val="00FD6CDB"/>
    <w:rsid w:val="00FE6EEF"/>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9BB117"/>
  <w15:chartTrackingRefBased/>
  <w15:docId w15:val="{06FA91BE-CD9B-4B4F-84E6-ED7ECFC13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5031"/>
    <w:pPr>
      <w:ind w:left="720"/>
      <w:contextualSpacing/>
    </w:pPr>
  </w:style>
  <w:style w:type="paragraph" w:styleId="NoSpacing">
    <w:name w:val="No Spacing"/>
    <w:uiPriority w:val="1"/>
    <w:qFormat/>
    <w:rsid w:val="00225031"/>
    <w:pPr>
      <w:spacing w:after="0" w:line="240" w:lineRule="auto"/>
    </w:pPr>
  </w:style>
  <w:style w:type="paragraph" w:styleId="Header">
    <w:name w:val="header"/>
    <w:basedOn w:val="Normal"/>
    <w:link w:val="HeaderChar"/>
    <w:uiPriority w:val="99"/>
    <w:unhideWhenUsed/>
    <w:rsid w:val="00846A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6AB0"/>
  </w:style>
  <w:style w:type="paragraph" w:styleId="Footer">
    <w:name w:val="footer"/>
    <w:basedOn w:val="Normal"/>
    <w:link w:val="FooterChar"/>
    <w:uiPriority w:val="99"/>
    <w:unhideWhenUsed/>
    <w:rsid w:val="00846A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6AB0"/>
  </w:style>
  <w:style w:type="table" w:styleId="GridTable1Light">
    <w:name w:val="Grid Table 1 Light"/>
    <w:basedOn w:val="TableNormal"/>
    <w:uiPriority w:val="46"/>
    <w:rsid w:val="000825A6"/>
    <w:pPr>
      <w:spacing w:after="0" w:line="240" w:lineRule="auto"/>
    </w:pPr>
    <w:rPr>
      <w:kern w:val="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937885"/>
    <w:rPr>
      <w:color w:val="808080"/>
    </w:rPr>
  </w:style>
  <w:style w:type="paragraph" w:styleId="FootnoteText">
    <w:name w:val="footnote text"/>
    <w:basedOn w:val="Normal"/>
    <w:link w:val="FootnoteTextChar"/>
    <w:uiPriority w:val="99"/>
    <w:semiHidden/>
    <w:unhideWhenUsed/>
    <w:rsid w:val="009D6D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6DB2"/>
    <w:rPr>
      <w:sz w:val="20"/>
      <w:szCs w:val="20"/>
    </w:rPr>
  </w:style>
  <w:style w:type="character" w:styleId="FootnoteReference">
    <w:name w:val="footnote reference"/>
    <w:basedOn w:val="DefaultParagraphFont"/>
    <w:uiPriority w:val="99"/>
    <w:semiHidden/>
    <w:unhideWhenUsed/>
    <w:rsid w:val="009D6DB2"/>
    <w:rPr>
      <w:vertAlign w:val="superscript"/>
    </w:rPr>
  </w:style>
  <w:style w:type="character" w:styleId="Hyperlink">
    <w:name w:val="Hyperlink"/>
    <w:basedOn w:val="DefaultParagraphFont"/>
    <w:uiPriority w:val="99"/>
    <w:unhideWhenUsed/>
    <w:rsid w:val="00252BF2"/>
    <w:rPr>
      <w:color w:val="0563C1" w:themeColor="hyperlink"/>
      <w:u w:val="single"/>
    </w:rPr>
  </w:style>
  <w:style w:type="character" w:styleId="UnresolvedMention">
    <w:name w:val="Unresolved Mention"/>
    <w:basedOn w:val="DefaultParagraphFont"/>
    <w:uiPriority w:val="99"/>
    <w:semiHidden/>
    <w:unhideWhenUsed/>
    <w:rsid w:val="00252BF2"/>
    <w:rPr>
      <w:color w:val="605E5C"/>
      <w:shd w:val="clear" w:color="auto" w:fill="E1DFDD"/>
    </w:rPr>
  </w:style>
  <w:style w:type="paragraph" w:customStyle="1" w:styleId="Affiliation">
    <w:name w:val="Affiliation"/>
    <w:uiPriority w:val="99"/>
    <w:rsid w:val="00875E4A"/>
    <w:pPr>
      <w:spacing w:after="0" w:line="240" w:lineRule="auto"/>
      <w:jc w:val="center"/>
    </w:pPr>
    <w:rPr>
      <w:rFonts w:ascii="Times New Roman" w:eastAsia="Times New Roman" w:hAnsi="Times New Roman" w:cs="Times New Roman"/>
      <w:kern w:val="0"/>
      <w:sz w:val="20"/>
      <w:szCs w:val="20"/>
      <w:lang w:val="en-US"/>
      <w14:ligatures w14:val="none"/>
    </w:rPr>
  </w:style>
  <w:style w:type="paragraph" w:customStyle="1" w:styleId="Author">
    <w:name w:val="Author"/>
    <w:uiPriority w:val="99"/>
    <w:rsid w:val="00875E4A"/>
    <w:pPr>
      <w:spacing w:before="360" w:after="40" w:line="240" w:lineRule="auto"/>
      <w:jc w:val="center"/>
    </w:pPr>
    <w:rPr>
      <w:rFonts w:ascii="Times New Roman" w:eastAsia="Times New Roman" w:hAnsi="Times New Roman" w:cs="Times New Roman"/>
      <w:noProof/>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98906">
      <w:bodyDiv w:val="1"/>
      <w:marLeft w:val="0"/>
      <w:marRight w:val="0"/>
      <w:marTop w:val="0"/>
      <w:marBottom w:val="0"/>
      <w:divBdr>
        <w:top w:val="none" w:sz="0" w:space="0" w:color="auto"/>
        <w:left w:val="none" w:sz="0" w:space="0" w:color="auto"/>
        <w:bottom w:val="none" w:sz="0" w:space="0" w:color="auto"/>
        <w:right w:val="none" w:sz="0" w:space="0" w:color="auto"/>
      </w:divBdr>
    </w:div>
    <w:div w:id="293144896">
      <w:bodyDiv w:val="1"/>
      <w:marLeft w:val="0"/>
      <w:marRight w:val="0"/>
      <w:marTop w:val="0"/>
      <w:marBottom w:val="0"/>
      <w:divBdr>
        <w:top w:val="none" w:sz="0" w:space="0" w:color="auto"/>
        <w:left w:val="none" w:sz="0" w:space="0" w:color="auto"/>
        <w:bottom w:val="none" w:sz="0" w:space="0" w:color="auto"/>
        <w:right w:val="none" w:sz="0" w:space="0" w:color="auto"/>
      </w:divBdr>
    </w:div>
    <w:div w:id="1181702846">
      <w:bodyDiv w:val="1"/>
      <w:marLeft w:val="0"/>
      <w:marRight w:val="0"/>
      <w:marTop w:val="0"/>
      <w:marBottom w:val="0"/>
      <w:divBdr>
        <w:top w:val="none" w:sz="0" w:space="0" w:color="auto"/>
        <w:left w:val="none" w:sz="0" w:space="0" w:color="auto"/>
        <w:bottom w:val="none" w:sz="0" w:space="0" w:color="auto"/>
        <w:right w:val="none" w:sz="0" w:space="0" w:color="auto"/>
      </w:divBdr>
    </w:div>
    <w:div w:id="1742755984">
      <w:bodyDiv w:val="1"/>
      <w:marLeft w:val="0"/>
      <w:marRight w:val="0"/>
      <w:marTop w:val="0"/>
      <w:marBottom w:val="0"/>
      <w:divBdr>
        <w:top w:val="none" w:sz="0" w:space="0" w:color="auto"/>
        <w:left w:val="none" w:sz="0" w:space="0" w:color="auto"/>
        <w:bottom w:val="none" w:sz="0" w:space="0" w:color="auto"/>
        <w:right w:val="none" w:sz="0" w:space="0" w:color="auto"/>
      </w:divBdr>
    </w:div>
    <w:div w:id="1832528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Components of waste</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DA6F-4D75-A5B4-19801B95A2C0}"/>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DA6F-4D75-A5B4-19801B95A2C0}"/>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DA6F-4D75-A5B4-19801B95A2C0}"/>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DA6F-4D75-A5B4-19801B95A2C0}"/>
              </c:ext>
            </c:extLst>
          </c:dPt>
          <c:dPt>
            <c:idx val="4"/>
            <c:bubble3D val="0"/>
            <c:spPr>
              <a:solidFill>
                <a:schemeClr val="accent5"/>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DA6F-4D75-A5B4-19801B95A2C0}"/>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DA6F-4D75-A5B4-19801B95A2C0}"/>
              </c:ext>
            </c:extLst>
          </c:dPt>
          <c:dPt>
            <c:idx val="6"/>
            <c:bubble3D val="0"/>
            <c:spPr>
              <a:solidFill>
                <a:schemeClr val="accent1">
                  <a:lumMod val="6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D-DA6F-4D75-A5B4-19801B95A2C0}"/>
              </c:ext>
            </c:extLst>
          </c:dPt>
          <c:dPt>
            <c:idx val="7"/>
            <c:bubble3D val="0"/>
            <c:spPr>
              <a:solidFill>
                <a:schemeClr val="accent2">
                  <a:lumMod val="6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F-DA6F-4D75-A5B4-19801B95A2C0}"/>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9</c:f>
              <c:strCache>
                <c:ptCount val="8"/>
                <c:pt idx="0">
                  <c:v>Plastic</c:v>
                </c:pt>
                <c:pt idx="1">
                  <c:v>Textile</c:v>
                </c:pt>
                <c:pt idx="2">
                  <c:v>Paper</c:v>
                </c:pt>
                <c:pt idx="3">
                  <c:v>Glass</c:v>
                </c:pt>
                <c:pt idx="4">
                  <c:v>Woodware</c:v>
                </c:pt>
                <c:pt idx="5">
                  <c:v>rubber</c:v>
                </c:pt>
                <c:pt idx="6">
                  <c:v>metal</c:v>
                </c:pt>
                <c:pt idx="7">
                  <c:v>others</c:v>
                </c:pt>
              </c:strCache>
            </c:strRef>
          </c:cat>
          <c:val>
            <c:numRef>
              <c:f>Sheet1!$B$2:$B$9</c:f>
              <c:numCache>
                <c:formatCode>0%</c:formatCode>
                <c:ptCount val="8"/>
                <c:pt idx="0">
                  <c:v>0.4</c:v>
                </c:pt>
                <c:pt idx="1">
                  <c:v>0.15</c:v>
                </c:pt>
                <c:pt idx="2">
                  <c:v>0.1</c:v>
                </c:pt>
                <c:pt idx="3">
                  <c:v>0.05</c:v>
                </c:pt>
                <c:pt idx="4">
                  <c:v>0.03</c:v>
                </c:pt>
                <c:pt idx="5">
                  <c:v>0.1</c:v>
                </c:pt>
                <c:pt idx="6">
                  <c:v>0.05</c:v>
                </c:pt>
                <c:pt idx="7">
                  <c:v>0.12</c:v>
                </c:pt>
              </c:numCache>
            </c:numRef>
          </c:val>
          <c:extLst>
            <c:ext xmlns:c16="http://schemas.microsoft.com/office/drawing/2014/chart" uri="{C3380CC4-5D6E-409C-BE32-E72D297353CC}">
              <c16:uniqueId val="{00000000-9C1D-43EE-AE9A-62F9EF892A2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3B7543-D734-4223-80E6-4DACFAEC014F}">
  <we:reference id="wa104382081" version="1.55.1.0" store="en-IN" storeType="OMEX"/>
  <we:alternateReferences>
    <we:reference id="wa104382081" version="1.55.1.0" store="en-IN" storeType="OMEX"/>
  </we:alternateReferences>
  <we:properties>
    <we:property name="MENDELEY_CITATIONS" value="[{&quot;citationID&quot;:&quot;MENDELEY_CITATION_66c501f9-1a8d-485f-8bda-64d2a7dbcef6&quot;,&quot;properties&quot;:{&quot;noteIndex&quot;:0},&quot;isEdited&quot;:false,&quot;manualOverride&quot;:{&quot;isManuallyOverridden&quot;:true,&quot;citeprocText&quot;:&quot;(Goswami et al., 2021; Igalavithana et al., 2022; Ilyas et al., 2020; Jindal &amp;#38; Sar, 2023; Kathiravan et al., 2023; Nabavi-Pelesaraei et al., 2022; Nimita Jebaranjitham et al., 2022; Saha &amp;#38; Chaki, 2023; Saxena et al., 2022)&quot;,&quot;manualOverrideText&quot;:&quot;&quot;},&quot;citationTag&quot;:&quot;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&quot;,&quot;citationItems&quot;:[{&quot;id&quot;:&quot;12f07ae9-d6dd-3fa2-9dd7-b529e234a944&quot;,&quot;itemData&quot;:{&quot;type&quot;:&quot;article-journal&quot;,&quot;id&quot;:&quot;12f07ae9-d6dd-3fa2-9dd7-b529e234a944&quot;,&quot;title&quot;:&quot;Chorographic assessment on the overburden of single-use plastics bio-medical wastes risks and management during COVID-19 pandemic in India&quot;,&quot;author&quot;:[{&quot;family&quot;:&quot;Kathiravan&quot;,&quot;given&quot;:&quot;K.&quot;,&quot;parse-names&quot;:false,&quot;dropping-particle&quot;:&quot;&quot;,&quot;non-dropping-particle&quot;:&quot;&quot;},{&quot;family&quot;:&quot;Vidyasakar&quot;,&quot;given&quot;:&quot;A.&quot;,&quot;parse-names&quot;:false,&quot;dropping-particle&quot;:&quot;&quot;,&quot;non-dropping-particle&quot;:&quot;&quot;},{&quot;family&quot;:&quot;Pradeep&quot;,&quot;given&quot;:&quot;C.&quot;,&quot;parse-names&quot;:false,&quot;dropping-particle&quot;:&quot;&quot;,&quot;non-dropping-particle&quot;:&quot;&quot;},{&quot;family&quot;:&quot;Natesan&quot;,&quot;given&quot;:&quot;Usha&quot;,&quot;parse-names&quot;:false,&quot;dropping-particle&quot;:&quot;&quot;,&quot;non-dropping-particle&quot;:&quot;&quot;},{&quot;family&quot;:&quot;Ajith Kumar&quot;,&quot;given&quot;:&quot;K.&quot;,&quot;parse-names&quot;:false,&quot;dropping-particle&quot;:&quot;&quot;,&quot;non-dropping-particle&quot;:&quot;&quot;},{&quot;family&quot;:&quot;Arun Bharathi&quot;,&quot;given&quot;:&quot;V.&quot;,&quot;parse-names&quot;:false,&quot;dropping-particle&quot;:&quot;&quot;,&quot;non-dropping-particle&quot;:&quot;&quot;},{&quot;family&quot;:&quot;Nantha Kumar&quot;,&quot;given&quot;:&quot;G.&quot;,&quot;parse-names&quot;:false,&quot;dropping-particle&quot;:&quot;&quot;,&quot;non-dropping-particle&quot;:&quot;&quot;},{&quot;family&quot;:&quot;Arun Prakash&quot;,&quot;given&quot;:&quot;S.D.&quot;,&quot;parse-names&quot;:false,&quot;dropping-particle&quot;:&quot;&quot;,&quot;non-dropping-particle&quot;:&quot;&quot;}],&quot;container-title&quot;:&quot;Total Environment Research Themes&quot;,&quot;DOI&quot;:&quot;10.1016/j.totert.2023.100062&quot;,&quot;ISSN&quot;:&quot;27728099&quot;,&quot;issued&quot;:{&quot;date-parts&quot;:[[2023,9]]},&quot;page&quot;:&quot;100062&quot;,&quot;publisher&quot;:&quot;Elsevier BV&quot;,&quot;volume&quot;:&quot;7&quot;,&quot;container-title-short&quot;:&quot;&quot;},&quot;isTemporary&quot;:false},{&quot;id&quot;:&quot;ede01510-d557-32ed-9dd2-2bf7d5026745&quot;,&quot;itemData&quot;:{&quot;type&quot;:&quot;article-journal&quot;,&quot;id&quot;:&quot;ede01510-d557-32ed-9dd2-2bf7d5026745&quot;,&quot;title&quot;:&quot;Principal of environmental life cycle assessment for medical waste during COVID-19 outbreak to support sustainable development goals&quot;,&quot;author&quot;:[{&quot;family&quot;:&quot;Nabavi-Pelesaraei&quot;,&quot;given&quot;:&quot;Ashkan&quot;,&quot;parse-names&quot;:false,&quot;dropping-particle&quot;:&quot;&quot;,&quot;non-dropping-particle&quot;:&quot;&quot;},{&quot;family&quot;:&quot;Mohammadkashi&quot;,&quot;given&quot;:&quot;Naghmeh&quot;,&quot;parse-names&quot;:false,&quot;dropping-particle&quot;:&quot;&quot;,&quot;non-dropping-particle&quot;:&quot;&quot;},{&quot;family&quot;:&quot;Naderloo&quot;,&quot;given&quot;:&quot;Leila&quot;,&quot;parse-names&quot;:false,&quot;dropping-particle&quot;:&quot;&quot;,&quot;non-dropping-particle&quot;:&quot;&quot;},{&quot;family&quot;:&quot;Abbasi&quot;,&quot;given&quot;:&quot;Mahsa&quot;,&quot;parse-names&quot;:false,&quot;dropping-particle&quot;:&quot;&quot;,&quot;non-dropping-particle&quot;:&quot;&quot;},{&quot;family&quot;:&quot;Chau&quot;,&quot;given&quot;:&quot;Kwok wing&quot;,&quot;parse-names&quot;:false,&quot;dropping-particle&quot;:&quot;&quot;,&quot;non-dropping-particle&quot;:&quot;&quot;}],&quot;container-title&quot;:&quot;Science of the Total Environment&quot;,&quot;DOI&quot;:&quot;10.1016/j.scitotenv.2022.154416&quot;,&quot;ISSN&quot;:&quot;18791026&quot;,&quot;PMID&quot;:&quot;35276163&quot;,&quot;issued&quot;:{&quot;date-parts&quot;:[[2022,6,25]]},&quot;abstract&quot;:&quot;Disposal of medical waste (MW) must be considered as a vital need to prevent the spread of pandemics during Coronavirus disease of the pandemic in 2019 (COVID-19) outbreak in the globe. In addition, many concerns have been raised due to the significant increase in the generation of MW in recent years. A structured evaluation is required as a framework for the quantifying of potential environmental impacts of the disposal of MW which ultimately leads to the realization of sustainable development goals (SDG). Life cycle assessment (LCA) is considered as a practical approach to examine environmental impacts of any potential processes during all stages of a product's life, including material mining, manufacturing, and delivery. As a result, LCA is known as a suitable method for evaluating environmental impacts for the disposal of MW. In this research, existing scenarios for MW with a unique approach to emergency scenarios for the management of COVID-19 medical waste (CMW) are investigated. In the next step, LCA and its stages are defined comprehensively with the CMW management approach. Moreover, ReCiPe2016 is the most up-to-date method for computing environmental damages in LCA. Then the application of this method for defined scenarios of CMW is examined, and interpretation of results is explained regarding some examples. In the last step, the process of selecting the best environmental-friendly scenario is illustrated by applying weighting analysis. Finally, it can be concluded that LCA can be considered as an effective method to evaluate the environmental burden of CMW management scenarios in present critical conditions of the world to support SDG.&quot;,&quot;publisher&quot;:&quot;Elsevier B.V.&quot;,&quot;volume&quot;:&quot;827&quot;,&quot;container-title-short&quot;:&quot;&quot;},&quot;isTemporary&quot;:false},{&quot;id&quot;:&quot;1915be4a-bda2-31e6-815f-83e161525a1a&quot;,&quot;itemData&quot;:{&quot;type&quot;:&quot;article-journal&quot;,&quot;id&quot;:&quot;1915be4a-bda2-31e6-815f-83e161525a1a&quot;,&quot;title&quot;:&quot;Disinfection technology and strategies for COVID-19 hospital and bio-medical waste management&quot;,&quot;author&quot;:[{&quot;family&quot;:&quot;Ilyas&quot;,&quot;given&quot;:&quot;Sadia&quot;,&quot;parse-names&quot;:false,&quot;dropping-particle&quot;:&quot;&quot;,&quot;non-dropping-particle&quot;:&quot;&quot;},{&quot;family&quot;:&quot;Srivastava&quot;,&quot;given&quot;:&quot;Rajiv Ranjan&quot;,&quot;parse-names&quot;:false,&quot;dropping-particle&quot;:&quot;&quot;,&quot;non-dropping-particle&quot;:&quot;&quot;},{&quot;family&quot;:&quot;Kim&quot;,&quot;given&quot;:&quot;Hyunjung&quot;,&quot;parse-names&quot;:false,&quot;dropping-particle&quot;:&quot;&quot;,&quot;non-dropping-particle&quot;:&quot;&quot;}],&quot;container-title&quot;:&quot;Science of the Total Environment&quot;,&quot;DOI&quot;:&quot;10.1016/j.scitotenv.2020.141652&quot;,&quot;ISSN&quot;:&quot;18791026&quot;,&quot;PMID&quot;:&quot;32822917&quot;,&quot;issued&quot;:{&quot;date-parts&quot;:[[2020,12,20]]},&quot;abstract&quot;:&quot;The isolation wards, institutional quarantine centers, and home quarantine are generating a huge amount of bio-medical waste (BMW) worldwide since the outbreak of novel coronavirus disease-2019 (COVID-19). The personal protective equipment, testing kits, surgical facemasks, and nitrile gloves are the major contributors to waste volume. Discharge of a new category of BMW (COVID-waste) is of great global concern to public health and environmental sustainability if handled inappropriately. It may cause exponential spreading of this fatal disease as waste acts as a vector for SARS-CoV-2, which survives up to 7 days on COVID-waste (like facemasks). Proper disposal of COVID-waste is therefore immediately requires to lower the threat of pandemic spread and for sustainable management of the environmental hazards. Henceforth, in the present article, disinfection technologies for handling COVID-waste from its separate collection to various physical and chemical treatment steps have been reviewed. Furthermore, policy briefs on the global initiatives for COVID-waste management including the applications of different disinfection techniques have also been discussed with some potential examples effectively applied to reduce both health and environmental risks. This article can be of great significance to the strategy development for preventing/controlling the pandemic of similar episodes in the future.&quot;,&quot;publisher&quot;:&quot;Elsevier B.V.&quot;,&quot;volume&quot;:&quot;749&quot;,&quot;container-title-short&quot;:&quot;&quot;},&quot;isTemporary&quot;:false},{&quot;id&quot;:&quot;80321d64-2877-3c31-8c7a-911dfd7f54f3&quot;,&quot;itemData&quot;:{&quot;type&quot;:&quot;article-journal&quot;,&quot;id&quot;:&quot;80321d64-2877-3c31-8c7a-911dfd7f54f3&quot;,&quot;title&quot;:&quot;IoT based smart waste management system in aspect of COVID-19&quot;,&quot;author&quot;:[{&quot;family&quot;:&quot;Saha&quot;,&quot;given&quot;:&quot;Soumyabrata&quot;,&quot;parse-names&quot;:false,&quot;dropping-particle&quot;:&quot;&quot;,&quot;non-dropping-particle&quot;:&quot;&quot;},{&quot;family&quot;:&quot;Chaki&quot;,&quot;given&quot;:&quot;Rituparna&quot;,&quot;parse-names&quot;:false,&quot;dropping-particle&quot;:&quot;&quot;,&quot;non-dropping-particle&quot;:&quot;&quot;}],&quot;container-title&quot;:&quot;Journal of Open Innovation: Technology, Market, and Complexity&quot;,&quot;DOI&quot;:&quot;10.1016/j.joitmc.2023.100048&quot;,&quot;ISSN&quot;:&quot;21998531&quot;,&quot;issued&quot;:{&quot;date-parts&quot;:[[2023,6]]},&quot;page&quot;:&quot;100048&quot;,&quot;abstract&quot;:&quot;The rapid evolution of the IoT has led to various research challenges for improving smart city applications. Owing to the characteristics and virtues of IoT services, waste management has emerged as a prominent issue in today's society. An undiscerning illegal eviction of waste, lack of waste disposal and management systems, and inept waste management policies have resulted in severe health and environmental challenges. Based on an integrative review, the proposed technique provides insight into the potential of smart cities and associated communities in assisting waste management initiatives. This study has referred to the existing waste management issues in urban areas and proposed an IoT-based smart waste management system of India in aspects of COVID-19 afflicted houses. Our system intends to improve waste management by making regular environmental sterility and making COVID situations more convenient. The proposed framework ensures a solution for efficiently handling waste generated in urban areas, focusing on the interaction among concessioners and waste generators to monitor the unfilled level of bins. This proposal offers dynamic waste collection scheduling and route optimization while achieving quality of service.&quot;,&quot;publisher&quot;:&quot;Elsevier BV&quot;,&quot;issue&quot;:&quot;2&quot;,&quot;volume&quot;:&quot;9&quot;,&quot;container-title-short&quot;:&quot;&quot;},&quot;isTemporary&quot;:false},{&quot;id&quot;:&quot;016e9d98-4d9e-307e-bddf-4f20d1208934&quot;,&quot;itemData&quot;:{&quot;type&quot;:&quot;article-journal&quot;,&quot;id&quot;:&quot;016e9d98-4d9e-307e-bddf-4f20d1208934&quot;,&quot;title&quot;:&quot;Sustainable management of plastic wastes in COVID-19 pandemic: The biochar solution&quot;,&quot;author&quot;:[{&quot;family&quot;:&quot;Igalavithana&quot;,&quot;given&quot;:&quot;Avanthi D.&quot;,&quot;parse-names&quot;:false,&quot;dropping-particle&quot;:&quot;&quot;,&quot;non-dropping-particle&quot;:&quot;&quot;},{&quot;family&quot;:&quot;Yuan&quot;,&quot;given&quot;:&quot;Xiangzhou&quot;,&quot;parse-names&quot;:false,&quot;dropping-particle&quot;:&quot;&quot;,&quot;non-dropping-particle&quot;:&quot;&quot;},{&quot;family&quot;:&quot;Attanayake&quot;,&quot;given&quot;:&quot;Chammi P.&quot;,&quot;parse-names&quot;:false,&quot;dropping-particle&quot;:&quot;&quot;,&quot;non-dropping-particle&quot;:&quot;&quot;},{&quot;family&quot;:&quot;Wang&quot;,&quot;given&quot;:&quot;Shujun&quot;,&quot;parse-names&quot;:false,&quot;dropping-particle&quot;:&quot;&quot;,&quot;non-dropping-particle&quot;:&quot;&quot;},{&quot;family&quot;:&quot;You&quot;,&quot;given&quot;:&quot;Siming&quot;,&quot;parse-names&quot;:false,&quot;dropping-particle&quot;:&quot;&quot;,&quot;non-dropping-particle&quot;:&quot;&quot;},{&quot;family&quot;:&quot;Tsang&quot;,&quot;given&quot;:&quot;Daniel C.W.&quot;,&quot;parse-names&quot;:false,&quot;dropping-particle&quot;:&quot;&quot;,&quot;non-dropping-particle&quot;:&quot;&quot;},{&quot;family&quot;:&quot;Nzihou&quot;,&quot;given&quot;:&quot;Ange&quot;,&quot;parse-names&quot;:false,&quot;dropping-particle&quot;:&quot;&quot;,&quot;non-dropping-particle&quot;:&quot;&quot;},{&quot;family&quot;:&quot;Ok&quot;,&quot;given&quot;:&quot;Yong Sik&quot;,&quot;parse-names&quot;:false,&quot;dropping-particle&quot;:&quot;&quot;,&quot;non-dropping-particle&quot;:&quot;&quot;}],&quot;container-title&quot;:&quot;Environmental Research&quot;,&quot;container-title-short&quot;:&quot;Environ Res&quot;,&quot;DOI&quot;:&quot;10.1016/j.envres.2022.113495&quot;,&quot;ISSN&quot;:&quot;10960953&quot;,&quot;PMID&quot;:&quot;35660402&quot;,&quot;issued&quot;:{&quot;date-parts&quot;:[[2022,9,1]]},&quot;abstract&quot;:&quot;To prevent the COVID-19 transmission, personal protective equipment (PPE) and packaging materials have been extensively used but often managed inappropriately, generating huge amount of plastic waste. In this review, we comprehensively discussed the plastic products utilized and the types and amounts of plastic waste generated since the outbreak of COVID-19, and reviewed the potential treatments for these plastic wastes. Upcycling of plastic waste into biochar was addressed from the perspectives of both environmental protection and practical applications, which can be verified as promising materials for environmental protections and energy storages. Moreover, novel upcycling of plastic waste into biochar is beneficial to mitigate the ubiquitous plastic pollution, avoiding harmful impacts on human and ecosystem through direct and indirect micro-/nano-plastic transmission routes, and achieving the sustainable plastic waste management for value-added products, simultaneously. This suggests that the plastic waste could be treated as a valuable resource in an advanced and green manner.&quot;,&quot;publisher&quot;:&quot;Academic Press Inc.&quot;,&quot;volume&quot;:&quot;212&quot;},&quot;isTemporary&quot;:false},{&quot;id&quot;:&quot;66ca1ac7-8408-31b0-8b1b-e7f9ccbe5daf&quot;,&quot;itemData&quot;:{&quot;type&quot;:&quot;article&quot;,&quot;id&quot;:&quot;66ca1ac7-8408-31b0-8b1b-e7f9ccbe5daf&quot;,&quot;title&quot;:&quot;Current scenario of solid waste management techniques and challenges in Covid-19 – A review&quot;,&quot;author&quot;:[{&quot;family&quot;:&quot;Nimita Jebaranjitham&quot;,&quot;given&quot;:&quot;J.&quot;,&quot;parse-names&quot;:false,&quot;dropping-particle&quot;:&quot;&quot;,&quot;non-dropping-particle&quot;:&quot;&quot;},{&quot;family&quot;:&quot;Selvan Christyraj&quot;,&quot;given&quot;:&quot;Jackson Durairaj&quot;,&quot;parse-names&quot;:false,&quot;dropping-particle&quot;:&quot;&quot;,&quot;non-dropping-particle&quot;:&quot;&quot;},{&quot;family&quot;:&quot;Prasannan&quot;,&quot;given&quot;:&quot;Adhimoorthy&quot;,&quot;parse-names&quot;:false,&quot;dropping-particle&quot;:&quot;&quot;,&quot;non-dropping-particle&quot;:&quot;&quot;},{&quot;family&quot;:&quot;Rajagopalan&quot;,&quot;given&quot;:&quot;Kamarajan&quot;,&quot;parse-names&quot;:false,&quot;dropping-particle&quot;:&quot;&quot;,&quot;non-dropping-particle&quot;:&quot;&quot;},{&quot;family&quot;:&quot;Chelladurai&quot;,&quot;given&quot;:&quot;Karthikeyan Subbiahanadar&quot;,&quot;parse-names&quot;:false,&quot;dropping-particle&quot;:&quot;&quot;,&quot;non-dropping-particle&quot;:&quot;&quot;},{&quot;family&quot;:&quot;Gnanaraja&quot;,&quot;given&quot;:&quot;Jemima Kamalapriya John Samuel&quot;,&quot;parse-names&quot;:false,&quot;dropping-particle&quot;:&quot;&quot;,&quot;non-dropping-particle&quot;:&quot;&quot;}],&quot;container-title&quot;:&quot;Heliyon&quot;,&quot;container-title-short&quot;:&quot;Heliyon&quot;,&quot;DOI&quot;:&quot;10.1016/j.heliyon.2022.e09855&quot;,&quot;ISSN&quot;:&quot;24058440&quot;,&quot;issued&quot;:{&quot;date-parts&quot;:[[2022,7,1]]},&quot;abstract&quot;:&quot;Annually, world generates 2.01 billion tonnes of solid wastes and it is expected to generate 2.2 billion tonnes of solid waste by 2025. Globally double the amount of waste generation was anticipated by 2050, hence an urgent action is required for this intricate problem in adopting better management techniques and recycling strategies. Unfortunately, poor management of wastes causes vulnerable effects to the society in terms of health. Waste management is the key infrastructure to be developed in society, but so far it is not recognized as much in many developing countries. Significant innovations and improvements are made in the last few decades globally, but still 2 to 3 billion people around the world lack access to waste collection services. The aim of this present study is to give an overview of different types of waste techniques that are effectively followed by different countries and the action plans need to follow. This review focuses on the global current scenario of waste generation, and its management methods with relevant literatures providing the upgrades in the phases of waste management services like collection and transport, various techniques adopted for waste management, policies and legislation, countries investment in waste management process and the impact of solid waste management during Covid-19. Collectively we conclude that Asian countries need to allot more fund for handling solid waste. Also with the available waste management technique, it is not possible to achieve zero waste. Therefore, more new techniques are needed to be adapted.&quot;,&quot;publisher&quot;:&quot;Elsevier Ltd&quot;,&quot;issue&quot;:&quot;7&quot;,&quot;volume&quot;:&quot;8&quot;},&quot;isTemporary&quot;:false},{&quot;id&quot;:&quot;3a805df5-3876-3b89-9faa-23a34ce54f09&quot;,&quot;itemData&quot;:{&quot;type&quot;:&quot;article-journal&quot;,&quot;id&quot;:&quot;3a805df5-3876-3b89-9faa-23a34ce54f09&quot;,&quot;title&quot;:&quot;Challenges and actions to the environmental management of Bio-Medical Waste during COVID-19 pandemic in India&quot;,&quot;author&quot;:[{&quot;family&quot;:&quot;Goswami&quot;,&quot;given&quot;:&quot;Mrinalini&quot;,&quot;parse-names&quot;:false,&quot;dropping-particle&quot;:&quot;&quot;,&quot;non-dropping-particle&quot;:&quot;&quot;},{&quot;family&quot;:&quot;Goswami&quot;,&quot;given&quot;:&quot;Pranjal J.&quot;,&quot;parse-names&quot;:false,&quot;dropping-particle&quot;:&quot;&quot;,&quot;non-dropping-particle&quot;:&quot;&quot;},{&quot;family&quot;:&quot;Nautiyal&quot;,&quot;given&quot;:&quot;Sunil&quot;,&quot;parse-names&quot;:false,&quot;dropping-particle&quot;:&quot;&quot;,&quot;non-dropping-particle&quot;:&quot;&quot;},{&quot;family&quot;:&quot;Prakash&quot;,&quot;given&quot;:&quot;Satya&quot;,&quot;parse-names&quot;:false,&quot;dropping-particle&quot;:&quot;&quot;,&quot;non-dropping-particle&quot;:&quot;&quot;}],&quot;container-title&quot;:&quot;Heliyon&quot;,&quot;container-title-short&quot;:&quot;Heliyon&quot;,&quot;DOI&quot;:&quot;10.1016/j.heliyon.2021.e06313&quot;,&quot;ISSN&quot;:&quot;24058440&quot;,&quot;issued&quot;:{&quot;date-parts&quot;:[[2021,3,1]]},&quot;abstract&quot;:&quot;The outbreak of COVID-19 has engendered a global health crisis along with diverse impacts on economy, society and environment. Efforts to combat this pandemic have also significantly shot-up the quantity of Bio-medical Waste (BMW) generation. Safe disposal of large quantity of BMW has been gradually posing a major challenge. BMW management is mostly implemented at municipal level following regulatory guidelines defined by respective states and the Union. This article is a narrative of the status of BMW generation, management and regulation in India in the context of COVID-19 crisis. The article is based on comparative analysis of data on BMW generation and management from authentic sources, a systematic literature review and review of news reports. In the current pandemic situation where media has been playing a significant role in highlighting all the concerns related to COVID-19 spread and management. Assessing the ground situation regarding effectiveness of prevailing BMW management facilities, requirement and suggestions can provide insights to the subject with policy implications for India and countries as well. The discussion has been built on different dimensions of BMW management during the pandemic including existing infrastructures, capacity utilisation, policy guidelines, operational practices and waste-handlers aspects. The results on state-wise analysis of reported BMW quantity and active COVID-19 patients also reveal some non-linear relationship between the two variables. Delhi, the National Capital is situated at a better position in terms of BMW management as compared to other studied states. The findings are expected to provide valuable insights to the policy makers and other relevant authorities to evaluate adequateness as well as efficiency quotients of entire BMW management landscape. Some of the critical observations of this article are also expected to offer impetus for enhancing national disaster preparedness in future.&quot;,&quot;publisher&quot;:&quot;Elsevier Ltd&quot;,&quot;issue&quot;:&quot;3&quot;,&quot;volume&quot;:&quot;7&quot;},&quot;isTemporary&quot;:false},{&quot;id&quot;:&quot;9e10fd43-7d1c-3b86-aa03-c1a3a52b900c&quot;,&quot;itemData&quot;:{&quot;type&quot;:&quot;article-journal&quot;,&quot;id&quot;:&quot;9e10fd43-7d1c-3b86-aa03-c1a3a52b900c&quot;,&quot;title&quot;:&quot;Redefining bio medical waste management during COVID- 19 in india: A way forward&quot;,&quot;author&quot;:[{&quot;family&quot;:&quot;Saxena&quot;,&quot;given&quot;:&quot;Parul&quot;,&quot;parse-names&quot;:false,&quot;dropping-particle&quot;:&quot;&quot;,&quot;non-dropping-particle&quot;:&quot;&quot;},{&quot;family&quot;:&quot;Pradhan&quot;,&quot;given&quot;:&quot;Indira P.&quot;,&quot;parse-names&quot;:false,&quot;dropping-particle&quot;:&quot;&quot;,&quot;non-dropping-particle&quot;:&quot;&quot;},{&quot;family&quot;:&quot;Kumar&quot;,&quot;given&quot;:&quot;Deepak&quot;,&quot;parse-names&quot;:false,&quot;dropping-particle&quot;:&quot;&quot;,&quot;non-dropping-particle&quot;:&quot;&quot;}],&quot;container-title&quot;:&quot;Materials Today: Proceedings&quot;,&quot;container-title-short&quot;:&quot;Mater Today Proc&quot;,&quot;DOI&quot;:&quot;10.1016/j.matpr.2021.09.507&quot;,&quot;ISSN&quot;:&quot;22147853&quot;,&quot;issued&quot;:{&quot;date-parts&quot;:[[2022,1,1]]},&quot;page&quot;:&quot;849-858&quot;,&quot;abstract&quot;:&quot;India is ranked 120 among 165 nations with respect to sustainable development and critically suffers from insufficient waste treatment provisions and amenities. And the abrupt occurrence of the COVID-19 virus has aggravated the issue of managing of medical waste in India, manifolds. As a result, the safe disposal of a huge volume of hazardous medical waste has become a top priority. This conceptual study evaluates India's management of medical waste during the COVID-19 pandemic. Additionally, this article aims to highlight the inadequacies in India's implementation of the BMW 2016 standards by a synthesis of multiple agency reports (government and non-government) and data obtained directly from the Central Pollution Control Board (CPCB). The findings indicate that India is well behind in terms of COVID-19 waste management and requires comprehensive monitoring and implementation systems to enable the achievement of SDGs related to environmental health.&quot;,&quot;publisher&quot;:&quot;Elsevier Ltd&quot;,&quot;volume&quot;:&quot;60&quot;},&quot;isTemporary&quot;:false},{&quot;id&quot;:&quot;3577811e-a5a3-3e54-af22-eeec2b9a75a5&quot;,&quot;itemData&quot;:{&quot;type&quot;:&quot;article-journal&quot;,&quot;id&quot;:&quot;3577811e-a5a3-3e54-af22-eeec2b9a75a5&quot;,&quot;title&quot;:&quot;Medical waste management during COVID-19 situation in India: Perspective towards safe environment&quot;,&quot;author&quot;:[{&quot;family&quot;:&quot;Jindal&quot;,&quot;given&quot;:&quot;Manoj Kumar&quot;,&quot;parse-names&quot;:false,&quot;dropping-particle&quot;:&quot;&quot;,&quot;non-dropping-particle&quot;:&quot;&quot;},{&quot;family&quot;:&quot;Sar&quot;,&quot;given&quot;:&quot;Santosh Kumar&quot;,&quot;parse-names&quot;:false,&quot;dropping-particle&quot;:&quot;&quot;,&quot;non-dropping-particle&quot;:&quot;&quot;}],&quot;container-title&quot;:&quot;Waste Management Bulletin&quot;,&quot;DOI&quot;:&quot;10.1016/j.wmb.2023.03.002&quot;,&quot;ISSN&quot;:&quot;29497507&quot;,&quot;issued&quot;:{&quot;date-parts&quot;:[[2023,6]]},&quot;page&quot;:&quot;1-3&quot;,&quot;publisher&quot;:&quot;Elsevier BV&quot;,&quot;issue&quot;:&quot;1&quot;,&quot;volume&quot;:&quot;1&quot;,&quot;container-title-short&quot;:&quot;&quot;},&quot;isTemporary&quot;:false}]},{&quot;citationID&quot;:&quot;MENDELEY_CITATION_51c3e9ee-c55c-4a40-98b7-6d7432fb55d2&quot;,&quot;properties&quot;:{&quot;noteIndex&quot;:0},&quot;isEdited&quot;:false,&quot;manualOverride&quot;:{&quot;isManuallyOverridden&quot;:true,&quot;citeprocText&quot;:&quot;(Goswami et al., 2021; Igalavithana et al., 2022; Ilyas et al., 2020; Jindal &amp;#38; Sar, 2023; Kathiravan et al., 2023; Nabavi-Pelesaraei et al., 2022; Nimita Jebaranjitham et al., 2022; Saha &amp;#38; Chaki, 2023; Saxena et al., 2022)&quot;,&quot;manualOverrideText&quot;:&quot;[1](Goswami et al., 2021; [2]Igalavithana et al., 2022; [3]Ilyas et al., 2020; [4] Jindal &amp; Sar, 2023; [5]Kathiravan et al., 2023; [6]Nabavi-Pelesaraei et al., 2022; [7]Nimita Jebaranjitham et al., 2022; [8] Saha &amp; Chaki, 2023; [9]Saxena et al., 2022)&quot;},&quot;citationItems&quot;:[{&quot;id&quot;:&quot;12f07ae9-d6dd-3fa2-9dd7-b529e234a944&quot;,&quot;itemData&quot;:{&quot;type&quot;:&quot;article-journal&quot;,&quot;id&quot;:&quot;12f07ae9-d6dd-3fa2-9dd7-b529e234a944&quot;,&quot;title&quot;:&quot;Chorographic assessment on the overburden of single-use plastics bio-medical wastes risks and management during COVID-19 pandemic in India&quot;,&quot;author&quot;:[{&quot;family&quot;:&quot;Kathiravan&quot;,&quot;given&quot;:&quot;K.&quot;,&quot;parse-names&quot;:false,&quot;dropping-particle&quot;:&quot;&quot;,&quot;non-dropping-particle&quot;:&quot;&quot;},{&quot;family&quot;:&quot;Vidyasakar&quot;,&quot;given&quot;:&quot;A.&quot;,&quot;parse-names&quot;:false,&quot;dropping-particle&quot;:&quot;&quot;,&quot;non-dropping-particle&quot;:&quot;&quot;},{&quot;family&quot;:&quot;Pradeep&quot;,&quot;given&quot;:&quot;C.&quot;,&quot;parse-names&quot;:false,&quot;dropping-particle&quot;:&quot;&quot;,&quot;non-dropping-particle&quot;:&quot;&quot;},{&quot;family&quot;:&quot;Natesan&quot;,&quot;given&quot;:&quot;Usha&quot;,&quot;parse-names&quot;:false,&quot;dropping-particle&quot;:&quot;&quot;,&quot;non-dropping-particle&quot;:&quot;&quot;},{&quot;family&quot;:&quot;Ajith Kumar&quot;,&quot;given&quot;:&quot;K.&quot;,&quot;parse-names&quot;:false,&quot;dropping-particle&quot;:&quot;&quot;,&quot;non-dropping-particle&quot;:&quot;&quot;},{&quot;family&quot;:&quot;Arun Bharathi&quot;,&quot;given&quot;:&quot;V.&quot;,&quot;parse-names&quot;:false,&quot;dropping-particle&quot;:&quot;&quot;,&quot;non-dropping-particle&quot;:&quot;&quot;},{&quot;family&quot;:&quot;Nantha Kumar&quot;,&quot;given&quot;:&quot;G.&quot;,&quot;parse-names&quot;:false,&quot;dropping-particle&quot;:&quot;&quot;,&quot;non-dropping-particle&quot;:&quot;&quot;},{&quot;family&quot;:&quot;Arun Prakash&quot;,&quot;given&quot;:&quot;S.D.&quot;,&quot;parse-names&quot;:false,&quot;dropping-particle&quot;:&quot;&quot;,&quot;non-dropping-particle&quot;:&quot;&quot;}],&quot;container-title&quot;:&quot;Total Environment Research Themes&quot;,&quot;DOI&quot;:&quot;10.1016/j.totert.2023.100062&quot;,&quot;ISSN&quot;:&quot;27728099&quot;,&quot;issued&quot;:{&quot;date-parts&quot;:[[2023,9]]},&quot;page&quot;:&quot;100062&quot;,&quot;publisher&quot;:&quot;Elsevier BV&quot;,&quot;volume&quot;:&quot;7&quot;,&quot;container-title-short&quot;:&quot;&quot;},&quot;isTemporary&quot;:false},{&quot;id&quot;:&quot;ede01510-d557-32ed-9dd2-2bf7d5026745&quot;,&quot;itemData&quot;:{&quot;type&quot;:&quot;article-journal&quot;,&quot;id&quot;:&quot;ede01510-d557-32ed-9dd2-2bf7d5026745&quot;,&quot;title&quot;:&quot;Principal of environmental life cycle assessment for medical waste during COVID-19 outbreak to support sustainable development goals&quot;,&quot;author&quot;:[{&quot;family&quot;:&quot;Nabavi-Pelesaraei&quot;,&quot;given&quot;:&quot;Ashkan&quot;,&quot;parse-names&quot;:false,&quot;dropping-particle&quot;:&quot;&quot;,&quot;non-dropping-particle&quot;:&quot;&quot;},{&quot;family&quot;:&quot;Mohammadkashi&quot;,&quot;given&quot;:&quot;Naghmeh&quot;,&quot;parse-names&quot;:false,&quot;dropping-particle&quot;:&quot;&quot;,&quot;non-dropping-particle&quot;:&quot;&quot;},{&quot;family&quot;:&quot;Naderloo&quot;,&quot;given&quot;:&quot;Leila&quot;,&quot;parse-names&quot;:false,&quot;dropping-particle&quot;:&quot;&quot;,&quot;non-dropping-particle&quot;:&quot;&quot;},{&quot;family&quot;:&quot;Abbasi&quot;,&quot;given&quot;:&quot;Mahsa&quot;,&quot;parse-names&quot;:false,&quot;dropping-particle&quot;:&quot;&quot;,&quot;non-dropping-particle&quot;:&quot;&quot;},{&quot;family&quot;:&quot;Chau&quot;,&quot;given&quot;:&quot;Kwok wing&quot;,&quot;parse-names&quot;:false,&quot;dropping-particle&quot;:&quot;&quot;,&quot;non-dropping-particle&quot;:&quot;&quot;}],&quot;container-title&quot;:&quot;Science of the Total Environment&quot;,&quot;DOI&quot;:&quot;10.1016/j.scitotenv.2022.154416&quot;,&quot;ISSN&quot;:&quot;18791026&quot;,&quot;PMID&quot;:&quot;35276163&quot;,&quot;issued&quot;:{&quot;date-parts&quot;:[[2022,6,25]]},&quot;abstract&quot;:&quot;Disposal of medical waste (MW) must be considered as a vital need to prevent the spread of pandemics during Coronavirus disease of the pandemic in 2019 (COVID-19) outbreak in the globe. In addition, many concerns have been raised due to the significant increase in the generation of MW in recent years. A structured evaluation is required as a framework for the quantifying of potential environmental impacts of the disposal of MW which ultimately leads to the realization of sustainable development goals (SDG). Life cycle assessment (LCA) is considered as a practical approach to examine environmental impacts of any potential processes during all stages of a product's life, including material mining, manufacturing, and delivery. As a result, LCA is known as a suitable method for evaluating environmental impacts for the disposal of MW. In this research, existing scenarios for MW with a unique approach to emergency scenarios for the management of COVID-19 medical waste (CMW) are investigated. In the next step, LCA and its stages are defined comprehensively with the CMW management approach. Moreover, ReCiPe2016 is the most up-to-date method for computing environmental damages in LCA. Then the application of this method for defined scenarios of CMW is examined, and interpretation of results is explained regarding some examples. In the last step, the process of selecting the best environmental-friendly scenario is illustrated by applying weighting analysis. Finally, it can be concluded that LCA can be considered as an effective method to evaluate the environmental burden of CMW management scenarios in present critical conditions of the world to support SDG.&quot;,&quot;publisher&quot;:&quot;Elsevier B.V.&quot;,&quot;volume&quot;:&quot;827&quot;,&quot;container-title-short&quot;:&quot;&quot;},&quot;isTemporary&quot;:false},{&quot;id&quot;:&quot;1915be4a-bda2-31e6-815f-83e161525a1a&quot;,&quot;itemData&quot;:{&quot;type&quot;:&quot;article-journal&quot;,&quot;id&quot;:&quot;1915be4a-bda2-31e6-815f-83e161525a1a&quot;,&quot;title&quot;:&quot;Disinfection technology and strategies for COVID-19 hospital and bio-medical waste management&quot;,&quot;author&quot;:[{&quot;family&quot;:&quot;Ilyas&quot;,&quot;given&quot;:&quot;Sadia&quot;,&quot;parse-names&quot;:false,&quot;dropping-particle&quot;:&quot;&quot;,&quot;non-dropping-particle&quot;:&quot;&quot;},{&quot;family&quot;:&quot;Srivastava&quot;,&quot;given&quot;:&quot;Rajiv Ranjan&quot;,&quot;parse-names&quot;:false,&quot;dropping-particle&quot;:&quot;&quot;,&quot;non-dropping-particle&quot;:&quot;&quot;},{&quot;family&quot;:&quot;Kim&quot;,&quot;given&quot;:&quot;Hyunjung&quot;,&quot;parse-names&quot;:false,&quot;dropping-particle&quot;:&quot;&quot;,&quot;non-dropping-particle&quot;:&quot;&quot;}],&quot;container-title&quot;:&quot;Science of the Total Environment&quot;,&quot;DOI&quot;:&quot;10.1016/j.scitotenv.2020.141652&quot;,&quot;ISSN&quot;:&quot;18791026&quot;,&quot;PMID&quot;:&quot;32822917&quot;,&quot;issued&quot;:{&quot;date-parts&quot;:[[2020,12,20]]},&quot;abstract&quot;:&quot;The isolation wards, institutional quarantine centers, and home quarantine are generating a huge amount of bio-medical waste (BMW) worldwide since the outbreak of novel coronavirus disease-2019 (COVID-19). The personal protective equipment, testing kits, surgical facemasks, and nitrile gloves are the major contributors to waste volume. Discharge of a new category of BMW (COVID-waste) is of great global concern to public health and environmental sustainability if handled inappropriately. It may cause exponential spreading of this fatal disease as waste acts as a vector for SARS-CoV-2, which survives up to 7 days on COVID-waste (like facemasks). Proper disposal of COVID-waste is therefore immediately requires to lower the threat of pandemic spread and for sustainable management of the environmental hazards. Henceforth, in the present article, disinfection technologies for handling COVID-waste from its separate collection to various physical and chemical treatment steps have been reviewed. Furthermore, policy briefs on the global initiatives for COVID-waste management including the applications of different disinfection techniques have also been discussed with some potential examples effectively applied to reduce both health and environmental risks. This article can be of great significance to the strategy development for preventing/controlling the pandemic of similar episodes in the future.&quot;,&quot;publisher&quot;:&quot;Elsevier B.V.&quot;,&quot;volume&quot;:&quot;749&quot;,&quot;container-title-short&quot;:&quot;&quot;},&quot;isTemporary&quot;:false},{&quot;id&quot;:&quot;80321d64-2877-3c31-8c7a-911dfd7f54f3&quot;,&quot;itemData&quot;:{&quot;type&quot;:&quot;article-journal&quot;,&quot;id&quot;:&quot;80321d64-2877-3c31-8c7a-911dfd7f54f3&quot;,&quot;title&quot;:&quot;IoT based smart waste management system in aspect of COVID-19&quot;,&quot;author&quot;:[{&quot;family&quot;:&quot;Saha&quot;,&quot;given&quot;:&quot;Soumyabrata&quot;,&quot;parse-names&quot;:false,&quot;dropping-particle&quot;:&quot;&quot;,&quot;non-dropping-particle&quot;:&quot;&quot;},{&quot;family&quot;:&quot;Chaki&quot;,&quot;given&quot;:&quot;Rituparna&quot;,&quot;parse-names&quot;:false,&quot;dropping-particle&quot;:&quot;&quot;,&quot;non-dropping-particle&quot;:&quot;&quot;}],&quot;container-title&quot;:&quot;Journal of Open Innovation: Technology, Market, and Complexity&quot;,&quot;DOI&quot;:&quot;10.1016/j.joitmc.2023.100048&quot;,&quot;ISSN&quot;:&quot;21998531&quot;,&quot;issued&quot;:{&quot;date-parts&quot;:[[2023,6]]},&quot;page&quot;:&quot;100048&quot;,&quot;abstract&quot;:&quot;The rapid evolution of the IoT has led to various research challenges for improving smart city applications. Owing to the characteristics and virtues of IoT services, waste management has emerged as a prominent issue in today's society. An undiscerning illegal eviction of waste, lack of waste disposal and management systems, and inept waste management policies have resulted in severe health and environmental challenges. Based on an integrative review, the proposed technique provides insight into the potential of smart cities and associated communities in assisting waste management initiatives. This study has referred to the existing waste management issues in urban areas and proposed an IoT-based smart waste management system of India in aspects of COVID-19 afflicted houses. Our system intends to improve waste management by making regular environmental sterility and making COVID situations more convenient. The proposed framework ensures a solution for efficiently handling waste generated in urban areas, focusing on the interaction among concessioners and waste generators to monitor the unfilled level of bins. This proposal offers dynamic waste collection scheduling and route optimization while achieving quality of service.&quot;,&quot;publisher&quot;:&quot;Elsevier BV&quot;,&quot;issue&quot;:&quot;2&quot;,&quot;volume&quot;:&quot;9&quot;,&quot;container-title-short&quot;:&quot;&quot;},&quot;isTemporary&quot;:false},{&quot;id&quot;:&quot;016e9d98-4d9e-307e-bddf-4f20d1208934&quot;,&quot;itemData&quot;:{&quot;type&quot;:&quot;article-journal&quot;,&quot;id&quot;:&quot;016e9d98-4d9e-307e-bddf-4f20d1208934&quot;,&quot;title&quot;:&quot;Sustainable management of plastic wastes in COVID-19 pandemic: The biochar solution&quot;,&quot;author&quot;:[{&quot;family&quot;:&quot;Igalavithana&quot;,&quot;given&quot;:&quot;Avanthi D.&quot;,&quot;parse-names&quot;:false,&quot;dropping-particle&quot;:&quot;&quot;,&quot;non-dropping-particle&quot;:&quot;&quot;},{&quot;family&quot;:&quot;Yuan&quot;,&quot;given&quot;:&quot;Xiangzhou&quot;,&quot;parse-names&quot;:false,&quot;dropping-particle&quot;:&quot;&quot;,&quot;non-dropping-particle&quot;:&quot;&quot;},{&quot;family&quot;:&quot;Attanayake&quot;,&quot;given&quot;:&quot;Chammi P.&quot;,&quot;parse-names&quot;:false,&quot;dropping-particle&quot;:&quot;&quot;,&quot;non-dropping-particle&quot;:&quot;&quot;},{&quot;family&quot;:&quot;Wang&quot;,&quot;given&quot;:&quot;Shujun&quot;,&quot;parse-names&quot;:false,&quot;dropping-particle&quot;:&quot;&quot;,&quot;non-dropping-particle&quot;:&quot;&quot;},{&quot;family&quot;:&quot;You&quot;,&quot;given&quot;:&quot;Siming&quot;,&quot;parse-names&quot;:false,&quot;dropping-particle&quot;:&quot;&quot;,&quot;non-dropping-particle&quot;:&quot;&quot;},{&quot;family&quot;:&quot;Tsang&quot;,&quot;given&quot;:&quot;Daniel C.W.&quot;,&quot;parse-names&quot;:false,&quot;dropping-particle&quot;:&quot;&quot;,&quot;non-dropping-particle&quot;:&quot;&quot;},{&quot;family&quot;:&quot;Nzihou&quot;,&quot;given&quot;:&quot;Ange&quot;,&quot;parse-names&quot;:false,&quot;dropping-particle&quot;:&quot;&quot;,&quot;non-dropping-particle&quot;:&quot;&quot;},{&quot;family&quot;:&quot;Ok&quot;,&quot;given&quot;:&quot;Yong Sik&quot;,&quot;parse-names&quot;:false,&quot;dropping-particle&quot;:&quot;&quot;,&quot;non-dropping-particle&quot;:&quot;&quot;}],&quot;container-title&quot;:&quot;Environmental Research&quot;,&quot;container-title-short&quot;:&quot;Environ Res&quot;,&quot;DOI&quot;:&quot;10.1016/j.envres.2022.113495&quot;,&quot;ISSN&quot;:&quot;10960953&quot;,&quot;PMID&quot;:&quot;35660402&quot;,&quot;issued&quot;:{&quot;date-parts&quot;:[[2022,9,1]]},&quot;abstract&quot;:&quot;To prevent the COVID-19 transmission, personal protective equipment (PPE) and packaging materials have been extensively used but often managed inappropriately, generating huge amount of plastic waste. In this review, we comprehensively discussed the plastic products utilized and the types and amounts of plastic waste generated since the outbreak of COVID-19, and reviewed the potential treatments for these plastic wastes. Upcycling of plastic waste into biochar was addressed from the perspectives of both environmental protection and practical applications, which can be verified as promising materials for environmental protections and energy storages. Moreover, novel upcycling of plastic waste into biochar is beneficial to mitigate the ubiquitous plastic pollution, avoiding harmful impacts on human and ecosystem through direct and indirect micro-/nano-plastic transmission routes, and achieving the sustainable plastic waste management for value-added products, simultaneously. This suggests that the plastic waste could be treated as a valuable resource in an advanced and green manner.&quot;,&quot;publisher&quot;:&quot;Academic Press Inc.&quot;,&quot;volume&quot;:&quot;212&quot;},&quot;isTemporary&quot;:false},{&quot;id&quot;:&quot;66ca1ac7-8408-31b0-8b1b-e7f9ccbe5daf&quot;,&quot;itemData&quot;:{&quot;type&quot;:&quot;article&quot;,&quot;id&quot;:&quot;66ca1ac7-8408-31b0-8b1b-e7f9ccbe5daf&quot;,&quot;title&quot;:&quot;Current scenario of solid waste management techniques and challenges in Covid-19 – A review&quot;,&quot;author&quot;:[{&quot;family&quot;:&quot;Nimita Jebaranjitham&quot;,&quot;given&quot;:&quot;J.&quot;,&quot;parse-names&quot;:false,&quot;dropping-particle&quot;:&quot;&quot;,&quot;non-dropping-particle&quot;:&quot;&quot;},{&quot;family&quot;:&quot;Selvan Christyraj&quot;,&quot;given&quot;:&quot;Jackson Durairaj&quot;,&quot;parse-names&quot;:false,&quot;dropping-particle&quot;:&quot;&quot;,&quot;non-dropping-particle&quot;:&quot;&quot;},{&quot;family&quot;:&quot;Prasannan&quot;,&quot;given&quot;:&quot;Adhimoorthy&quot;,&quot;parse-names&quot;:false,&quot;dropping-particle&quot;:&quot;&quot;,&quot;non-dropping-particle&quot;:&quot;&quot;},{&quot;family&quot;:&quot;Rajagopalan&quot;,&quot;given&quot;:&quot;Kamarajan&quot;,&quot;parse-names&quot;:false,&quot;dropping-particle&quot;:&quot;&quot;,&quot;non-dropping-particle&quot;:&quot;&quot;},{&quot;family&quot;:&quot;Chelladurai&quot;,&quot;given&quot;:&quot;Karthikeyan Subbiahanadar&quot;,&quot;parse-names&quot;:false,&quot;dropping-particle&quot;:&quot;&quot;,&quot;non-dropping-particle&quot;:&quot;&quot;},{&quot;family&quot;:&quot;Gnanaraja&quot;,&quot;given&quot;:&quot;Jemima Kamalapriya John Samuel&quot;,&quot;parse-names&quot;:false,&quot;dropping-particle&quot;:&quot;&quot;,&quot;non-dropping-particle&quot;:&quot;&quot;}],&quot;container-title&quot;:&quot;Heliyon&quot;,&quot;container-title-short&quot;:&quot;Heliyon&quot;,&quot;DOI&quot;:&quot;10.1016/j.heliyon.2022.e09855&quot;,&quot;ISSN&quot;:&quot;24058440&quot;,&quot;issued&quot;:{&quot;date-parts&quot;:[[2022,7,1]]},&quot;abstract&quot;:&quot;Annually, world generates 2.01 billion tonnes of solid wastes and it is expected to generate 2.2 billion tonnes of solid waste by 2025. Globally double the amount of waste generation was anticipated by 2050, hence an urgent action is required for this intricate problem in adopting better management techniques and recycling strategies. Unfortunately, poor management of wastes causes vulnerable effects to the society in terms of health. Waste management is the key infrastructure to be developed in society, but so far it is not recognized as much in many developing countries. Significant innovations and improvements are made in the last few decades globally, but still 2 to 3 billion people around the world lack access to waste collection services. The aim of this present study is to give an overview of different types of waste techniques that are effectively followed by different countries and the action plans need to follow. This review focuses on the global current scenario of waste generation, and its management methods with relevant literatures providing the upgrades in the phases of waste management services like collection and transport, various techniques adopted for waste management, policies and legislation, countries investment in waste management process and the impact of solid waste management during Covid-19. Collectively we conclude that Asian countries need to allot more fund for handling solid waste. Also with the available waste management technique, it is not possible to achieve zero waste. Therefore, more new techniques are needed to be adapted.&quot;,&quot;publisher&quot;:&quot;Elsevier Ltd&quot;,&quot;issue&quot;:&quot;7&quot;,&quot;volume&quot;:&quot;8&quot;},&quot;isTemporary&quot;:false},{&quot;id&quot;:&quot;3a805df5-3876-3b89-9faa-23a34ce54f09&quot;,&quot;itemData&quot;:{&quot;type&quot;:&quot;article-journal&quot;,&quot;id&quot;:&quot;3a805df5-3876-3b89-9faa-23a34ce54f09&quot;,&quot;title&quot;:&quot;Challenges and actions to the environmental management of Bio-Medical Waste during COVID-19 pandemic in India&quot;,&quot;author&quot;:[{&quot;family&quot;:&quot;Goswami&quot;,&quot;given&quot;:&quot;Mrinalini&quot;,&quot;parse-names&quot;:false,&quot;dropping-particle&quot;:&quot;&quot;,&quot;non-dropping-particle&quot;:&quot;&quot;},{&quot;family&quot;:&quot;Goswami&quot;,&quot;given&quot;:&quot;Pranjal J.&quot;,&quot;parse-names&quot;:false,&quot;dropping-particle&quot;:&quot;&quot;,&quot;non-dropping-particle&quot;:&quot;&quot;},{&quot;family&quot;:&quot;Nautiyal&quot;,&quot;given&quot;:&quot;Sunil&quot;,&quot;parse-names&quot;:false,&quot;dropping-particle&quot;:&quot;&quot;,&quot;non-dropping-particle&quot;:&quot;&quot;},{&quot;family&quot;:&quot;Prakash&quot;,&quot;given&quot;:&quot;Satya&quot;,&quot;parse-names&quot;:false,&quot;dropping-particle&quot;:&quot;&quot;,&quot;non-dropping-particle&quot;:&quot;&quot;}],&quot;container-title&quot;:&quot;Heliyon&quot;,&quot;container-title-short&quot;:&quot;Heliyon&quot;,&quot;DOI&quot;:&quot;10.1016/j.heliyon.2021.e06313&quot;,&quot;ISSN&quot;:&quot;24058440&quot;,&quot;issued&quot;:{&quot;date-parts&quot;:[[2021,3,1]]},&quot;abstract&quot;:&quot;The outbreak of COVID-19 has engendered a global health crisis along with diverse impacts on economy, society and environment. Efforts to combat this pandemic have also significantly shot-up the quantity of Bio-medical Waste (BMW) generation. Safe disposal of large quantity of BMW has been gradually posing a major challenge. BMW management is mostly implemented at municipal level following regulatory guidelines defined by respective states and the Union. This article is a narrative of the status of BMW generation, management and regulation in India in the context of COVID-19 crisis. The article is based on comparative analysis of data on BMW generation and management from authentic sources, a systematic literature review and review of news reports. In the current pandemic situation where media has been playing a significant role in highlighting all the concerns related to COVID-19 spread and management. Assessing the ground situation regarding effectiveness of prevailing BMW management facilities, requirement and suggestions can provide insights to the subject with policy implications for India and countries as well. The discussion has been built on different dimensions of BMW management during the pandemic including existing infrastructures, capacity utilisation, policy guidelines, operational practices and waste-handlers aspects. The results on state-wise analysis of reported BMW quantity and active COVID-19 patients also reveal some non-linear relationship between the two variables. Delhi, the National Capital is situated at a better position in terms of BMW management as compared to other studied states. The findings are expected to provide valuable insights to the policy makers and other relevant authorities to evaluate adequateness as well as efficiency quotients of entire BMW management landscape. Some of the critical observations of this article are also expected to offer impetus for enhancing national disaster preparedness in future.&quot;,&quot;publisher&quot;:&quot;Elsevier Ltd&quot;,&quot;issue&quot;:&quot;3&quot;,&quot;volume&quot;:&quot;7&quot;},&quot;isTemporary&quot;:false},{&quot;id&quot;:&quot;9e10fd43-7d1c-3b86-aa03-c1a3a52b900c&quot;,&quot;itemData&quot;:{&quot;type&quot;:&quot;article-journal&quot;,&quot;id&quot;:&quot;9e10fd43-7d1c-3b86-aa03-c1a3a52b900c&quot;,&quot;title&quot;:&quot;Redefining bio medical waste management during COVID- 19 in india: A way forward&quot;,&quot;author&quot;:[{&quot;family&quot;:&quot;Saxena&quot;,&quot;given&quot;:&quot;Parul&quot;,&quot;parse-names&quot;:false,&quot;dropping-particle&quot;:&quot;&quot;,&quot;non-dropping-particle&quot;:&quot;&quot;},{&quot;family&quot;:&quot;Pradhan&quot;,&quot;given&quot;:&quot;Indira P.&quot;,&quot;parse-names&quot;:false,&quot;dropping-particle&quot;:&quot;&quot;,&quot;non-dropping-particle&quot;:&quot;&quot;},{&quot;family&quot;:&quot;Kumar&quot;,&quot;given&quot;:&quot;Deepak&quot;,&quot;parse-names&quot;:false,&quot;dropping-particle&quot;:&quot;&quot;,&quot;non-dropping-particle&quot;:&quot;&quot;}],&quot;container-title&quot;:&quot;Materials Today: Proceedings&quot;,&quot;container-title-short&quot;:&quot;Mater Today Proc&quot;,&quot;DOI&quot;:&quot;10.1016/j.matpr.2021.09.507&quot;,&quot;ISSN&quot;:&quot;22147853&quot;,&quot;issued&quot;:{&quot;date-parts&quot;:[[2022,1,1]]},&quot;page&quot;:&quot;849-858&quot;,&quot;abstract&quot;:&quot;India is ranked 120 among 165 nations with respect to sustainable development and critically suffers from insufficient waste treatment provisions and amenities. And the abrupt occurrence of the COVID-19 virus has aggravated the issue of managing of medical waste in India, manifolds. As a result, the safe disposal of a huge volume of hazardous medical waste has become a top priority. This conceptual study evaluates India's management of medical waste during the COVID-19 pandemic. Additionally, this article aims to highlight the inadequacies in India's implementation of the BMW 2016 standards by a synthesis of multiple agency reports (government and non-government) and data obtained directly from the Central Pollution Control Board (CPCB). The findings indicate that India is well behind in terms of COVID-19 waste management and requires comprehensive monitoring and implementation systems to enable the achievement of SDGs related to environmental health.&quot;,&quot;publisher&quot;:&quot;Elsevier Ltd&quot;,&quot;volume&quot;:&quot;60&quot;},&quot;isTemporary&quot;:false},{&quot;id&quot;:&quot;3577811e-a5a3-3e54-af22-eeec2b9a75a5&quot;,&quot;itemData&quot;:{&quot;type&quot;:&quot;article-journal&quot;,&quot;id&quot;:&quot;3577811e-a5a3-3e54-af22-eeec2b9a75a5&quot;,&quot;title&quot;:&quot;Medical waste management during COVID-19 situation in India: Perspective towards safe environment&quot;,&quot;author&quot;:[{&quot;family&quot;:&quot;Jindal&quot;,&quot;given&quot;:&quot;Manoj Kumar&quot;,&quot;parse-names&quot;:false,&quot;dropping-particle&quot;:&quot;&quot;,&quot;non-dropping-particle&quot;:&quot;&quot;},{&quot;family&quot;:&quot;Sar&quot;,&quot;given&quot;:&quot;Santosh Kumar&quot;,&quot;parse-names&quot;:false,&quot;dropping-particle&quot;:&quot;&quot;,&quot;non-dropping-particle&quot;:&quot;&quot;}],&quot;container-title&quot;:&quot;Waste Management Bulletin&quot;,&quot;DOI&quot;:&quot;10.1016/j.wmb.2023.03.002&quot;,&quot;ISSN&quot;:&quot;29497507&quot;,&quot;issued&quot;:{&quot;date-parts&quot;:[[2023,6]]},&quot;page&quot;:&quot;1-3&quot;,&quot;publisher&quot;:&quot;Elsevier BV&quot;,&quot;issue&quot;:&quot;1&quot;,&quot;volume&quot;:&quot;1&quot;,&quot;container-title-short&quot;:&quot;&quot;},&quot;isTemporary&quot;:false}],&quot;citationTag&quot;:&quot;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3BA28-F151-4701-A064-53C23960C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7</Pages>
  <Words>9009</Words>
  <Characters>5135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bbas</dc:creator>
  <cp:keywords/>
  <dc:description/>
  <cp:lastModifiedBy>hemanth kumar</cp:lastModifiedBy>
  <cp:revision>6</cp:revision>
  <cp:lastPrinted>2023-08-07T16:43:00Z</cp:lastPrinted>
  <dcterms:created xsi:type="dcterms:W3CDTF">2023-08-07T16:12:00Z</dcterms:created>
  <dcterms:modified xsi:type="dcterms:W3CDTF">2023-08-1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icrochemical-journal</vt:lpwstr>
  </property>
  <property fmtid="{D5CDD505-2E9C-101B-9397-08002B2CF9AE}" pid="15" name="Mendeley Recent Style Name 6_1">
    <vt:lpwstr>Microchemical Journa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4c4f7c-7a58-305d-a4bd-115fe4885595</vt:lpwstr>
  </property>
  <property fmtid="{D5CDD505-2E9C-101B-9397-08002B2CF9AE}" pid="24" name="Mendeley Citation Style_1">
    <vt:lpwstr>http://www.zotero.org/styles/microchemical-journal</vt:lpwstr>
  </property>
</Properties>
</file>